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15EA6" w:rsidRPr="003255E2" w:rsidRDefault="00915EA6" w:rsidP="00915EA6">
      <w:pPr>
        <w:pStyle w:val="Heading1"/>
      </w:pPr>
      <w:r w:rsidRPr="003255E2">
        <w:t>Supplementary</w:t>
      </w:r>
    </w:p>
    <w:p w:rsidR="00915EA6" w:rsidRPr="003255E2" w:rsidRDefault="00915EA6" w:rsidP="00915EA6">
      <w:pPr>
        <w:pStyle w:val="Caption"/>
        <w:keepNext/>
        <w:rPr>
          <w:b w:val="0"/>
        </w:rPr>
      </w:pPr>
      <w:r w:rsidRPr="003255E2">
        <w:t xml:space="preserve">Supplementary Table 1 </w:t>
      </w:r>
      <w:r w:rsidRPr="003255E2">
        <w:rPr>
          <w:b w:val="0"/>
        </w:rPr>
        <w:t xml:space="preserve">Overview </w:t>
      </w:r>
      <w:proofErr w:type="spellStart"/>
      <w:r w:rsidRPr="003255E2">
        <w:rPr>
          <w:b w:val="0"/>
        </w:rPr>
        <w:t>tDCS</w:t>
      </w:r>
      <w:proofErr w:type="spellEnd"/>
      <w:r w:rsidRPr="003255E2">
        <w:rPr>
          <w:b w:val="0"/>
        </w:rPr>
        <w:t xml:space="preserve"> parameters</w:t>
      </w:r>
    </w:p>
    <w:tbl>
      <w:tblPr>
        <w:tblStyle w:val="PlainTable2"/>
        <w:tblW w:w="15026" w:type="dxa"/>
        <w:tblLayout w:type="fixed"/>
        <w:tblLook w:val="04A0" w:firstRow="1" w:lastRow="0" w:firstColumn="1" w:lastColumn="0" w:noHBand="0" w:noVBand="1"/>
      </w:tblPr>
      <w:tblGrid>
        <w:gridCol w:w="1957"/>
        <w:gridCol w:w="1129"/>
        <w:gridCol w:w="1020"/>
        <w:gridCol w:w="1187"/>
        <w:gridCol w:w="1648"/>
        <w:gridCol w:w="1130"/>
        <w:gridCol w:w="1512"/>
        <w:gridCol w:w="1619"/>
        <w:gridCol w:w="1780"/>
        <w:gridCol w:w="2044"/>
      </w:tblGrid>
      <w:tr w:rsidR="00915EA6" w:rsidRPr="003255E2" w:rsidTr="0078270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</w:tcPr>
          <w:p w:rsidR="00915EA6" w:rsidRPr="003255E2" w:rsidRDefault="00915EA6" w:rsidP="0078270D">
            <w:pPr>
              <w:jc w:val="left"/>
              <w:rPr>
                <w:rFonts w:cs="Times New Roman"/>
                <w:b w:val="0"/>
                <w:sz w:val="16"/>
                <w:szCs w:val="16"/>
              </w:rPr>
            </w:pPr>
            <w:r w:rsidRPr="003255E2">
              <w:rPr>
                <w:rFonts w:cs="Times New Roman"/>
                <w:sz w:val="16"/>
                <w:szCs w:val="16"/>
              </w:rPr>
              <w:t>Author</w:t>
            </w:r>
          </w:p>
          <w:p w:rsidR="00915EA6" w:rsidRPr="003255E2" w:rsidRDefault="00915EA6" w:rsidP="0078270D">
            <w:pPr>
              <w:jc w:val="left"/>
              <w:rPr>
                <w:rFonts w:cs="Times New Roman"/>
                <w:b w:val="0"/>
                <w:sz w:val="16"/>
                <w:szCs w:val="16"/>
              </w:rPr>
            </w:pPr>
          </w:p>
        </w:tc>
        <w:tc>
          <w:tcPr>
            <w:tcW w:w="1129" w:type="dxa"/>
          </w:tcPr>
          <w:p w:rsidR="00915EA6" w:rsidRPr="003255E2" w:rsidRDefault="00915EA6" w:rsidP="0078270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16"/>
                <w:szCs w:val="16"/>
              </w:rPr>
            </w:pPr>
            <w:r w:rsidRPr="003255E2">
              <w:rPr>
                <w:rFonts w:cs="Times New Roman"/>
                <w:sz w:val="16"/>
                <w:szCs w:val="16"/>
              </w:rPr>
              <w:t>Current (mA)</w:t>
            </w:r>
          </w:p>
        </w:tc>
        <w:tc>
          <w:tcPr>
            <w:tcW w:w="1020" w:type="dxa"/>
          </w:tcPr>
          <w:p w:rsidR="00915EA6" w:rsidRPr="003255E2" w:rsidRDefault="00915EA6" w:rsidP="0078270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16"/>
                <w:szCs w:val="16"/>
              </w:rPr>
            </w:pPr>
            <w:r w:rsidRPr="003255E2">
              <w:rPr>
                <w:rFonts w:cs="Times New Roman"/>
                <w:sz w:val="16"/>
                <w:szCs w:val="16"/>
              </w:rPr>
              <w:t>Duration per session (min)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16"/>
                <w:szCs w:val="16"/>
              </w:rPr>
            </w:pPr>
            <w:r w:rsidRPr="003255E2">
              <w:rPr>
                <w:rFonts w:cs="Times New Roman"/>
                <w:sz w:val="16"/>
                <w:szCs w:val="16"/>
              </w:rPr>
              <w:t>Total duration per condition (min)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16"/>
                <w:szCs w:val="16"/>
              </w:rPr>
            </w:pPr>
            <w:r w:rsidRPr="003255E2">
              <w:rPr>
                <w:rFonts w:cs="Times New Roman"/>
                <w:sz w:val="16"/>
                <w:szCs w:val="16"/>
              </w:rPr>
              <w:t>Number of sessions (per condition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16"/>
                <w:szCs w:val="16"/>
              </w:rPr>
            </w:pPr>
            <w:r w:rsidRPr="003255E2">
              <w:rPr>
                <w:rFonts w:cs="Times New Roman"/>
                <w:sz w:val="16"/>
                <w:szCs w:val="16"/>
              </w:rPr>
              <w:t>tDCS Form</w:t>
            </w:r>
          </w:p>
        </w:tc>
        <w:tc>
          <w:tcPr>
            <w:tcW w:w="1512" w:type="dxa"/>
          </w:tcPr>
          <w:p w:rsidR="00915EA6" w:rsidRPr="003255E2" w:rsidRDefault="00915EA6" w:rsidP="0078270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16"/>
                <w:szCs w:val="16"/>
              </w:rPr>
            </w:pPr>
            <w:r w:rsidRPr="003255E2">
              <w:rPr>
                <w:rFonts w:cs="Times New Roman"/>
                <w:sz w:val="16"/>
                <w:szCs w:val="16"/>
              </w:rPr>
              <w:t>Electrode size (cm</w:t>
            </w:r>
            <w:r w:rsidRPr="003255E2">
              <w:rPr>
                <w:rFonts w:cs="Times New Roman"/>
                <w:sz w:val="16"/>
                <w:szCs w:val="16"/>
                <w:vertAlign w:val="superscript"/>
              </w:rPr>
              <w:t>2</w:t>
            </w:r>
            <w:r w:rsidRPr="003255E2">
              <w:rPr>
                <w:rFonts w:cs="Times New Roman"/>
                <w:sz w:val="16"/>
                <w:szCs w:val="16"/>
              </w:rPr>
              <w:t>)</w:t>
            </w:r>
          </w:p>
        </w:tc>
        <w:tc>
          <w:tcPr>
            <w:tcW w:w="1619" w:type="dxa"/>
          </w:tcPr>
          <w:p w:rsidR="00915EA6" w:rsidRPr="003255E2" w:rsidRDefault="00915EA6" w:rsidP="0078270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16"/>
                <w:szCs w:val="16"/>
              </w:rPr>
            </w:pPr>
            <w:r w:rsidRPr="003255E2">
              <w:rPr>
                <w:rFonts w:cs="Times New Roman"/>
                <w:sz w:val="16"/>
                <w:szCs w:val="16"/>
              </w:rPr>
              <w:t>Montage</w:t>
            </w:r>
          </w:p>
        </w:tc>
        <w:tc>
          <w:tcPr>
            <w:tcW w:w="1780" w:type="dxa"/>
          </w:tcPr>
          <w:p w:rsidR="00915EA6" w:rsidRPr="003255E2" w:rsidRDefault="00915EA6" w:rsidP="0078270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16"/>
                <w:szCs w:val="16"/>
              </w:rPr>
            </w:pPr>
            <w:r w:rsidRPr="003255E2">
              <w:rPr>
                <w:rFonts w:cs="Times New Roman"/>
                <w:sz w:val="16"/>
                <w:szCs w:val="16"/>
              </w:rPr>
              <w:t>Anode Placement</w:t>
            </w:r>
          </w:p>
        </w:tc>
        <w:tc>
          <w:tcPr>
            <w:tcW w:w="2044" w:type="dxa"/>
          </w:tcPr>
          <w:p w:rsidR="00915EA6" w:rsidRPr="003255E2" w:rsidRDefault="00915EA6" w:rsidP="0078270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16"/>
                <w:szCs w:val="16"/>
              </w:rPr>
            </w:pPr>
            <w:r w:rsidRPr="003255E2">
              <w:rPr>
                <w:rFonts w:cs="Times New Roman"/>
                <w:sz w:val="16"/>
                <w:szCs w:val="16"/>
              </w:rPr>
              <w:t>Cathode Placement</w:t>
            </w:r>
          </w:p>
        </w:tc>
      </w:tr>
      <w:tr w:rsidR="00915EA6" w:rsidRPr="003255E2" w:rsidTr="007827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</w:pPr>
            <w:proofErr w:type="spellStart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tDCS</w:t>
            </w:r>
            <w:proofErr w:type="spellEnd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 xml:space="preserve"> only</w:t>
            </w:r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512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61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78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2044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</w:tr>
      <w:tr w:rsidR="00915EA6" w:rsidRPr="003255E2" w:rsidTr="0078270D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  <w:hideMark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Burgess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6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eastAsia="de-DE"/>
                </w:rPr>
                <w:alias w:val="To edit, see citavi.com/edit"/>
                <w:tag w:val="CitaviPlaceholder#e1ff6c91-c48a-4e58-a3c6-21f9bdc149fd"/>
                <w:id w:val="1576784042"/>
                <w:placeholder>
                  <w:docPart w:val="C0553B5E5F634FB1951F638BC5121DE8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ZDkzNDc0LWMyNWMtNDllYy05MGU0LWQzNmVhODQyN2FlMCIsIlJhbmdlTGVuZ3RoIjo1LCJSZWZlcmVuY2VJZCI6IjUyNDM0NDdhLTE1ZjMtNGVkNC1hM2E4LWM4MjliNjQ2MTg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cxNTk5MDYiLCJVcmlTdHJpbmciOiJodHRwOi8vd3d3Lm5jYmkubmxtLm5paC5nb3YvcHVibWVkLzI3MTU5OTA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GVyZXNhIEVTdGVyIiwiQ3JlYXRlZE9uIjoiMjAyMC0wNS0yNlQwOTozMzo0NCIsIk1vZGlmaWVkQnkiOiJfVGhlcmVzYSBFU3RlciIsIklkIjoiNTRmZTE1NWYtNDMwMC00YWU0LWI4ZmItOTE1MTY2NjYwODkwIiwiTW9kaWZpZWRPbiI6IjIwMjAtMDUtMjZUMDk6MzM6NDQ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AyL2VhdC4yMjU1NCIsIlVyaVN0cmluZyI6Imh0dHBzOi8vZG9pLm9yZy8xMC4xMDAyL2VhdC4yMjU1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01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5</w:t>
            </w:r>
          </w:p>
        </w:tc>
        <w:tc>
          <w:tcPr>
            <w:tcW w:w="161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lateral</w:t>
            </w:r>
          </w:p>
        </w:tc>
        <w:tc>
          <w:tcPr>
            <w:tcW w:w="178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</w:t>
            </w:r>
          </w:p>
        </w:tc>
        <w:tc>
          <w:tcPr>
            <w:tcW w:w="2044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</w:tr>
      <w:tr w:rsidR="00915EA6" w:rsidRPr="003255E2" w:rsidTr="007827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Beaumont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20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e21ca53c-842d-46cb-8d48-2686084854af"/>
                <w:id w:val="-2087446054"/>
                <w:placeholder>
                  <w:docPart w:val="902FAE4435BF494F8351B66AD39510DE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ZTcwNGJjLTBiNDItNGNhZC05OGUwLTE3ZWIyM2NkYmU1NiIsIlJhbmdlTGVuZ3RoIjo1LCJSZWZlcmVuY2VJZCI6IjgxNjFkY2UxLTk1OTItNDUyZC04ZTdmLTA2YzU2YThiMG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MwNjg2NjkiLCJVcmlTdHJpbmciOiJodHRwOi8vd3d3Lm5jYmkubmxtLm5paC5nb3YvcHVibWVkLzMzMDY4Nj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GVyZXNhIEVTdGVyIiwiQ3JlYXRlZE9uIjoiMjAyMS0wMS0xM1QwOToyMzoyNCIsIk1vZGlmaWVkQnkiOiJfVGhlcmVzYSBFU3RlciIsIklkIjoiM2QyOGIxYWMtZGI5NC00MzM5LWE0NzMtNzI2ZWRmODM3MzQxIiwiTW9kaWZpZWRPbiI6IjIwMjEtMDEtMTNUMDk6MjM6Mj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BwZXQuMjAyMC4xMDUwMDQiLCJVcmlTdHJpbmciOiJodHRwczovL2RvaS5vcmcvMTAuMTAxNi9qLmFwcGV0LjIwMjAuMTA1MD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02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5 (anode electrode) and 51 (cathode electrode)</w:t>
            </w:r>
          </w:p>
        </w:tc>
        <w:tc>
          <w:tcPr>
            <w:tcW w:w="161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unilateral</w:t>
            </w:r>
          </w:p>
        </w:tc>
        <w:tc>
          <w:tcPr>
            <w:tcW w:w="178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</w:t>
            </w:r>
          </w:p>
        </w:tc>
        <w:tc>
          <w:tcPr>
            <w:tcW w:w="2044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over the occipital zero point</w:t>
            </w:r>
          </w:p>
        </w:tc>
      </w:tr>
      <w:tr w:rsidR="00915EA6" w:rsidRPr="003255E2" w:rsidTr="0078270D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  <w:hideMark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Chen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9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eastAsia="de-DE"/>
                </w:rPr>
                <w:alias w:val="To edit, see citavi.com/edit"/>
                <w:tag w:val="CitaviPlaceholder#6a71164f-b9c0-4d55-9f8c-2b53c164f4a5"/>
                <w:id w:val="305050431"/>
                <w:placeholder>
                  <w:docPart w:val="D2639C6D6994464B92022C88EB70E056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zNDM4YTNhLTc5OTUtNGExMi1hMTU2LTU5NDE1OTA5MjFlMiIsIlJhbmdlTGVuZ3RoIjo1LCJSZWZlcmVuY2VJZCI6IjY1NTk5MWRjLTUxNTQtNDg4OS04MDkxLTg2MDcyOGJjMmI4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5ldWxldC4yMDE5LjA1LjAzN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TEyMTI4NSIsIlVyaVN0cmluZyI6Imh0dHA6Ly93d3cubmNiaS5ubG0ubmloLmdvdi9wdWJtZWQvMzExMjEy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ZXJlc2EgRVN0ZXIiLCJDcmVhdGVkT24iOiIyMDIwLTA0LTIwVDE0OjA1OjU2IiwiTW9kaWZpZWRCeSI6Il9UaGVyZXNhIEVTdGVyIiwiSWQiOiIwOTkwZTMyMy1kMmY4LTQ1NjktOTk2My05OGQ2ODEwYjU2MjAiLCJNb2RpZmllZE9uIjoiMjAyMC0wNC0yMFQxNDowNTo1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uZXVsZXQuMjAxOS4wNS4wMzUiLCJVcmlTdHJpbmciOiJodHRwczovL2RvaS5vcmcvMTAuMTAxNi9qLm5ldWxldC4yMDE5LjA1LjAz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18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.5</w:t>
            </w:r>
          </w:p>
        </w:tc>
        <w:tc>
          <w:tcPr>
            <w:tcW w:w="102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 or 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5</w:t>
            </w:r>
          </w:p>
        </w:tc>
        <w:tc>
          <w:tcPr>
            <w:tcW w:w="161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unilateral</w:t>
            </w:r>
          </w:p>
        </w:tc>
        <w:tc>
          <w:tcPr>
            <w:tcW w:w="178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IFG</w:t>
            </w:r>
          </w:p>
        </w:tc>
        <w:tc>
          <w:tcPr>
            <w:tcW w:w="2044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cheek</w:t>
            </w:r>
          </w:p>
        </w:tc>
      </w:tr>
      <w:tr w:rsidR="00915EA6" w:rsidRPr="003255E2" w:rsidTr="007827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  <w:hideMark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Fregni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08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eastAsia="de-DE"/>
                </w:rPr>
                <w:alias w:val="To edit, see citavi.com/edit"/>
                <w:tag w:val="CitaviPlaceholder#c3df9e9b-6301-41c5-9310-8c8c67045f75"/>
                <w:id w:val="-300150865"/>
                <w:placeholder>
                  <w:docPart w:val="81F893AF2CEB4903A8D37559BCB93D72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Y2ZmMDc2LTZjMWItNDJiMy05ZDAzLWQ4OTBkZWNlMTc5ZCIsIlJhbmdlTGVuZ3RoIjo1LCJSZWZlcmVuY2VJZCI6ImExZjE4MWFmLTk5MTYtNGZkOC1hNzNkLWM1NWJiYTRhYW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wcGV0LjIwMDcuMDkuMDE2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M1NDEwMjMiLCJVcmlTdHJpbmciOiJodHRwczovL3d3dy5uY2JpLm5sbS5uaWguZ292L3BtYy9hcnRpY2xlcy9QTUMzNTQxMDI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aGVyZXNhIEVTdGVyIiwiQ3JlYXRlZE9uIjoiMjAyMC0wNS0yNlQwOTozMzo0NCIsIk1vZGlmaWVkQnkiOiJfVGhlcmVzYSBFU3RlciIsIklkIjoiYzQ1MjJkZWYtYTFkMy00NjVkLTk2NDUtMDZiM2E1NzViYWQ3IiwiTW9kaWZpZWRPbiI6IjIwMjAtMDUtMjZUMDk6MzM6NDQ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ODI0MzQxMiIsIlVyaVN0cmluZyI6Imh0dHA6Ly93d3cubmNiaS5ubG0ubmloLmdvdi9wdWJtZWQvMTgyNDM0MT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ZXJlc2EgRVN0ZXIiLCJDcmVhdGVkT24iOiIyMDIwLTA1LTI2VDA5OjMzOjQ0IiwiTW9kaWZpZWRCeSI6Il9UaGVyZXNhIEVTdGVyIiwiSWQiOiIyOGJjZTA4NS1mOGU1LTRhNzAtYTBiOS00NjEyZjFkMjhmODAiLCJNb2RpZmllZE9uIjoiMjAyMC0wNS0yNlQwOTozMzo0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TYvai5hcHBldC4yMDA3LjA5LjAxNiIsIlVyaVN0cmluZyI6Imh0dHBzOi8vZG9pLm9yZy8xMC4xMDE2L2ouYXBwZXQuMjAwNy4wOS4wMT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17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35</w:t>
            </w:r>
          </w:p>
        </w:tc>
        <w:tc>
          <w:tcPr>
            <w:tcW w:w="161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lateral</w:t>
            </w:r>
          </w:p>
        </w:tc>
        <w:tc>
          <w:tcPr>
            <w:tcW w:w="178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/</w:t>
            </w:r>
          </w:p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FPC</w:t>
            </w:r>
          </w:p>
        </w:tc>
        <w:tc>
          <w:tcPr>
            <w:tcW w:w="2044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/</w:t>
            </w:r>
          </w:p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</w:t>
            </w:r>
          </w:p>
        </w:tc>
      </w:tr>
      <w:tr w:rsidR="00915EA6" w:rsidRPr="003255E2" w:rsidTr="0078270D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</w:pP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Forcano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20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eastAsia="de-DE"/>
                </w:rPr>
                <w:alias w:val="To edit, see citavi.com/edit"/>
                <w:tag w:val="CitaviPlaceholder#48931083-1153-4472-b3a7-cf06a05d52f6"/>
                <w:id w:val="-144745756"/>
                <w:placeholder>
                  <w:docPart w:val="3FE3E7D5A5A34F7BA31C4FC05C4DCDEB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DFlZjJkLThiYzktNDQwNy1iNGQzLWQyYzVmMTM4NDM4NCIsIlJhbmdlTGVuZ3RoIjo1LCJSZWZlcmVuY2VJZCI6ImQwNjUxNzc3LTM4YTUtNDE5YS04YTlhLTIyYTVmYTA2YWU0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IxNDQ4ODMiLCJVcmlTdHJpbmciOiJodHRwOi8vd3d3Lm5jYmkubmxtLm5paC5nb3YvcHVibWVkLzMyMTQ0ODg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GVyZXNhIEVTdGVyIiwiQ3JlYXRlZE9uIjoiMjAyMC0wNy0wMlQwODozNTozNyIsIk1vZGlmaWVkQnkiOiJfVGhlcmVzYSBFU3RlciIsIklkIjoiMDllOGM1MzUtZjk0ZS00YzAyLWFmMDYtNjVmNzZmYjJjOTQxIiwiTW9kaWZpZWRPbiI6IjIwMjAtMDctMDJUMDg6MzU6Mzc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AyL29ieS4yMjc0NSIsIlVyaVN0cmluZyI6Imh0dHBzOi8vZG9pLm9yZy8xMC4xMDAyL29ieS4yMjc0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30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proofErr w:type="gramStart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max</w:t>
            </w:r>
            <w:proofErr w:type="gramEnd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. 2</w:t>
            </w: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8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4 (anodal or 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HD-</w:t>
            </w:r>
            <w:proofErr w:type="spellStart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tDCS</w:t>
            </w:r>
            <w:proofErr w:type="spellEnd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 xml:space="preserve"> bipolar</w:t>
            </w:r>
          </w:p>
        </w:tc>
        <w:tc>
          <w:tcPr>
            <w:tcW w:w="1512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Π (3,14)</w:t>
            </w:r>
          </w:p>
        </w:tc>
        <w:tc>
          <w:tcPr>
            <w:tcW w:w="161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multichannel</w:t>
            </w:r>
          </w:p>
        </w:tc>
        <w:tc>
          <w:tcPr>
            <w:tcW w:w="178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Activation of the right DLPFC</w:t>
            </w:r>
          </w:p>
        </w:tc>
        <w:tc>
          <w:tcPr>
            <w:tcW w:w="2044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inhibition of the left DLPFC</w:t>
            </w:r>
          </w:p>
        </w:tc>
      </w:tr>
      <w:tr w:rsidR="00915EA6" w:rsidRPr="003255E2" w:rsidTr="007827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  <w:hideMark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Georgii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7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6a0bf220-e4b7-417d-ace6-9d7917ec51c5"/>
                <w:id w:val="874515199"/>
                <w:placeholder>
                  <w:docPart w:val="5DC33CBAA03442B2921F6827870ED856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OWJhNWNkLTVlNDAtNDkxNy04ZWQwLWVlODA0OWQ3ODNmZCIsIlJhbmdlTGVuZ3RoIjo1LCJSZWZlcmVuY2VJZCI6ImYxYTQ4ZDE2LTkzN2EtNDhmMy04NjdhLTdkNWQ4YmI3ZDBk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4Mzk2Mjg5IiwiVXJpU3RyaW5nIjoiaHR0cDovL3d3dy5uY2JpLm5sbS5uaWguZ292L3B1Ym1lZC8yODM5NjI4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hlcmVzYSBFU3RlciIsIkNyZWF0ZWRPbiI6IjIwMjAtMDQtMTdUMDg6MjA6MDQiLCJNb2RpZmllZEJ5IjoiX1RoZXJlc2EgRVN0ZXIiLCJJZCI6IjUyMjIwY2Y4LTQyYzItNGNjOS1iMTI5LTczYTNmMDg1ZDBiZSIsIk1vZGlmaWVkT24iOiIyMDIwLTA0LTE3VDA4OjIwOjA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BoeXNiZWguMjAxNy4wNC4wMDQiLCJVcmlTdHJpbmciOiJodHRwczovL2RvaS5vcmcvMTAuMTAxNi9qLnBoeXNiZWguMjAxNy4wNC4wM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03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</w:t>
            </w:r>
          </w:p>
        </w:tc>
        <w:tc>
          <w:tcPr>
            <w:tcW w:w="102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35</w:t>
            </w:r>
          </w:p>
        </w:tc>
        <w:tc>
          <w:tcPr>
            <w:tcW w:w="161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lateral</w:t>
            </w:r>
          </w:p>
        </w:tc>
        <w:tc>
          <w:tcPr>
            <w:tcW w:w="178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</w:t>
            </w:r>
          </w:p>
        </w:tc>
        <w:tc>
          <w:tcPr>
            <w:tcW w:w="2044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</w:tr>
      <w:tr w:rsidR="00915EA6" w:rsidRPr="003255E2" w:rsidTr="0078270D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  <w:hideMark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Gluck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5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b053fadb-f539-4e72-ba51-878c2673827f"/>
                <w:id w:val="916989413"/>
                <w:placeholder>
                  <w:docPart w:val="9B44ECABCD5F44C9947E37FE371D437B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MDU3ZWMxLTA4NjQtNGE4Yi1iMGFmLWE0Yjk4ODlhMzU0OSIsIlJhbmdlTGVuZ3RoIjo1LCJSZWZlcmVuY2VJZCI6IjU0N2U3ZWFkLWViZWQtNDdmMy04YzliLTIzYjE3Yzk1YzE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9ieS4yMTMxMy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QTUM0NjM2MDIxIiwiVXJpU3RyaW5nIjoiaHR0cHM6Ly93d3cubmNiaS5ubG0ubmloLmdvdi9wbWMvYXJ0aWNsZXMvUE1DNDYzNjAy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GhlcmVzYSBFU3RlciIsIkNyZWF0ZWRPbiI6IjIwMjAtMDQtMjBUMTQ6MDU6NTYiLCJNb2RpZmllZEJ5IjoiX1RoZXJlc2EgRVN0ZXIiLCJJZCI6IjA1Y2U1NTRlLTZiODMtNDk3NC1hOWZhLTRlNGM5YjlkMTFhYSIsIk1vZGlmaWVkT24iOiIyMDIwLTA0LTIwVDE0OjA1OjU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Y1MzA5MzEiLCJVcmlTdHJpbmciOiJodHRwOi8vd3d3Lm5jYmkubmxtLm5paC5nb3YvcHVibWVkLzI2NTMwOTM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GVyZXNhIEVTdGVyIiwiQ3JlYXRlZE9uIjoiMjAyMC0wNC0yMFQxNDowNTo1NiIsIk1vZGlmaWVkQnkiOiJfVGhlcmVzYSBFU3RlciIsIklkIjoiZTVlNjhiYmMtNjFhZS00MDAwLWIxMjgtYzVhNmVlZTI0ZDZkIiwiTW9kaWZpZWRPbiI6IjIwMjAtMDQtMjBUMTQ6MDU6NT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AyL29ieS4yMTMxMyIsIlVyaVN0cmluZyI6Imh0dHBzOi8vZG9pLm9yZy8xMC4xMDAyL29ieS4yMT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28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4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 xml:space="preserve">3 </w:t>
            </w:r>
            <w:proofErr w:type="spellStart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cathodal</w:t>
            </w:r>
            <w:proofErr w:type="spellEnd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/3 anodal or 6 sham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5</w:t>
            </w:r>
          </w:p>
        </w:tc>
        <w:tc>
          <w:tcPr>
            <w:tcW w:w="161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unilateral</w:t>
            </w:r>
          </w:p>
        </w:tc>
        <w:tc>
          <w:tcPr>
            <w:tcW w:w="178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forearm/</w:t>
            </w:r>
          </w:p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  <w:tc>
          <w:tcPr>
            <w:tcW w:w="2044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/</w:t>
            </w:r>
          </w:p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above right eye</w:t>
            </w:r>
          </w:p>
        </w:tc>
      </w:tr>
      <w:tr w:rsidR="00915EA6" w:rsidRPr="003255E2" w:rsidTr="007827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  <w:hideMark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Goldman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1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84ca2b8e-b866-4263-86fb-7e8a57193ec6"/>
                <w:id w:val="2080093938"/>
                <w:placeholder>
                  <w:docPart w:val="5851E276C7084CE491B7B7A547752C90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hYTZmNWY2LWFhMGItNDU2My04ZDI5LTA4ZjE0YTBiMThmNSIsIlJhbmdlTGVuZ3RoIjo1LCJSZWZlcmVuY2VJZCI6IjQxMjc1NDY3LWQ2OGItNGRmZi1hYWIyLTY4MDJiMzllNTU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UaGVyZVxcQXBwRGF0YVxcTG9jYWxcXFRlbXBcXGFzanVobjNkLmpwZyIsIlVyaVN0cmluZyI6IjQxMjc1NDY3LWQ2OGItNGRmZi1hYWIyLTY4MDJiMzllNTUwZ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HBldC4yMDExLjAyLjAx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MTM1Mjg4MSIsIlVyaVN0cmluZyI6Imh0dHA6Ly93d3cubmNiaS5ubG0ubmloLmdvdi9wdWJtZWQvMjEzNTI4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ZXJlc2EgRVN0ZXIiLCJDcmVhdGVkT24iOiIyMDIwLTA1LTI2VDA5OjMzOjQ0IiwiTW9kaWZpZWRCeSI6Il9UaGVyZXNhIEVTdGVyIiwiSWQiOiIzNGYwM2E0ZS1mMjNhLTRhMGUtYjc5Ny0zY2FhNWY4YTI3NDUiLCJNb2RpZmllZE9uIjoiMjAyMC0wNS0yNlQwOTozMzo0N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hcHBldC4yMDExLjAyLjAxMyIsIlVyaVN0cmluZyI6Imh0dHBzOi8vZG9pLm9yZy8xMC4xMDE2L2ouYXBwZXQuMjAxMS4wMi4wMT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04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cs="Times New Roman"/>
                <w:sz w:val="16"/>
                <w:szCs w:val="16"/>
              </w:rPr>
              <w:t>1 (anodal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not specified</w:t>
            </w:r>
          </w:p>
        </w:tc>
        <w:tc>
          <w:tcPr>
            <w:tcW w:w="161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lateral</w:t>
            </w:r>
          </w:p>
        </w:tc>
        <w:tc>
          <w:tcPr>
            <w:tcW w:w="178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</w:t>
            </w:r>
          </w:p>
        </w:tc>
        <w:tc>
          <w:tcPr>
            <w:tcW w:w="2044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</w:tr>
      <w:tr w:rsidR="00915EA6" w:rsidRPr="003255E2" w:rsidTr="0078270D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  <w:hideMark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Grundeis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7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c13e37f9-504c-4a55-aba1-407d4e6499fe"/>
                <w:id w:val="-1066030871"/>
                <w:placeholder>
                  <w:docPart w:val="DF48BAC01C844845A30C6338109EB60E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jYTMxZTMyLTRkN2QtNDAwYy04MDZiLTdmOTI4N2UyMjFkNCIsIlJhbmdlTGVuZ3RoIjo1LCJSZWZlcmVuY2VJZCI6IjRhNGU1NmNjLWFhYzItNDZjMy04YTA4LWEzYTM1MzAwYTU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g5L2ZuaW5zLjIwMTcuMDAzMz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g2NzY3MzUiLCJVcmlTdHJpbmciOiJodHRwOi8vd3d3Lm5jYmkubmxtLm5paC5nb3YvcHVibWVkLzI4Njc2NzM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GVyZXNhIEVTdGVyIiwiQ3JlYXRlZE9uIjoiMjAyMC0wNC0yMFQxNDowNTo1NiIsIk1vZGlmaWVkQnkiOiJfVGhlcmVzYSBFU3RlciIsIklkIjoiYTU5NGMzYjAtZDJmMC00Yjg2LWI3ZDUtM2RiYTIzZWNhZDM1IiwiTW9kaWZpZWRPbiI6IjIwMjAtMDQtMjBUMTQ6MDU6NTY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1NDc2ODQzIiwiVXJpU3RyaW5nIjoiaHR0cHM6Ly93d3cubmNiaS5ubG0ubmloLmdvdi9wbWMvYXJ0aWNsZXMvUE1DNTQ3Njg0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GhlcmVzYSBFU3RlciIsIkNyZWF0ZWRPbiI6IjIwMjAtMDQtMjBUMTQ6MDU6NTYiLCJNb2RpZmllZEJ5IjoiX1RoZXJlc2EgRVN0ZXIiLCJJZCI6ImU4ODJiYzZkLTQ4ODktNGE1Yi1hYWRmLWRkMjllOGYwZDAwNiIsIk1vZGlmaWVkT24iOiIyMDIwLTA0LTIwVDE0OjA1OjU2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4OS9mbmlucy4yMDE3LjAwMzM0IiwiVXJpU3RyaW5nIjoiaHR0cHM6Ly9kb2kub3JnLzEwLjMzODkvZm5pbnMuMjAxNy4wMDMz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29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/</w:t>
            </w:r>
            <w:proofErr w:type="spellStart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cathodal</w:t>
            </w:r>
            <w:proofErr w:type="spellEnd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35</w:t>
            </w:r>
          </w:p>
        </w:tc>
        <w:tc>
          <w:tcPr>
            <w:tcW w:w="161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lateral</w:t>
            </w:r>
          </w:p>
        </w:tc>
        <w:tc>
          <w:tcPr>
            <w:tcW w:w="178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/over right frontal operculum</w:t>
            </w:r>
          </w:p>
        </w:tc>
        <w:tc>
          <w:tcPr>
            <w:tcW w:w="2044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over right frontal operculum/left DLPFC</w:t>
            </w:r>
          </w:p>
        </w:tc>
      </w:tr>
      <w:tr w:rsidR="00915EA6" w:rsidRPr="003255E2" w:rsidTr="007827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  <w:hideMark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Heinitz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7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2075e581-eed9-4c93-93b0-d52a20d7ed4a"/>
                <w:id w:val="1226032036"/>
                <w:placeholder>
                  <w:docPart w:val="A91726B5B88B45FAAAB4D922ADA457DA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1Y2Q2ZGE1LTA1NzItNGRlYy05NTA2LTYyMTI2OTQwOGYyZiIsIlJhbmdlTGVuZ3RoIjo1LCJSZWZlcmVuY2VJZCI6ImRiN2MyOGIyLTNlMzctNGU2Yi05YjI3LWNmOTg1N2VkOWE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UE1DNTY5ODgzOSIsIlVyaVN0cmluZyI6Imh0dHBzOi8vd3d3Lm5jYmkubmxtLm5paC5nb3YvcG1jL2FydGljbGVzL1BNQzU2OTg4Mz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oZXJlc2EgRVN0ZXIiLCJDcmVhdGVkT24iOiIyMDIwLTA0LTIxVDA4OjEyOjMxIiwiTW9kaWZpZWRCeSI6Il9UaGVyZXNhIEVTdGVyIiwiSWQiOiI1OWIzYjlkYS00ZTNkLTQ5ZTAtOWJhNy0zYmZkYzQ1NDY5NDYiLCJNb2RpZmllZE9uIjoiMjAyMC0wNC0yMVQwODoxMjozM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M5NDUvYWpjbi4xMTcuMTU4MDg5IiwiVXJpU3RyaW5nIjoiaHR0cHM6Ly9kb2kub3JnLzEwLjM5NDUvYWpjbi4xMTcuMTU4MDg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VyZXNhIEVTdGVyIiwiQ3JlYXRlZE9uIjoiMjAyMC0wNC0yMVQwODoxMjozMSIsIk1vZGlmaWVkQnkiOiJfVGhlcmVzYSBFU3RlciIsIklkIjoiNzQ4NGVkZjgtOGQ1Mi00ZjU1LWJjZTUtODBiY2YxYzQ0NTJkIiwiTW9kaWZpZWRPbiI6IjIwMjAtMDQtMjFUMDg6MTI6MzE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yOTA0NjMwNSIsIlVyaVN0cmluZyI6Imh0dHA6Ly93d3cubmNiaS5ubG0ubmloLmdvdi9wdWJtZWQvMjkwNDYzMDU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14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4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60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5 (anodal or 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35</w:t>
            </w:r>
          </w:p>
        </w:tc>
        <w:tc>
          <w:tcPr>
            <w:tcW w:w="161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unilateral</w:t>
            </w:r>
          </w:p>
        </w:tc>
        <w:tc>
          <w:tcPr>
            <w:tcW w:w="178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  <w:tc>
          <w:tcPr>
            <w:tcW w:w="2044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6"/>
                <w:szCs w:val="16"/>
                <w:lang w:val="en-GB"/>
              </w:rPr>
            </w:pPr>
            <w:r w:rsidRPr="003255E2">
              <w:rPr>
                <w:rFonts w:cs="Times New Roman"/>
                <w:sz w:val="16"/>
                <w:szCs w:val="16"/>
              </w:rPr>
              <w:t>over right supraorbital region</w:t>
            </w:r>
          </w:p>
        </w:tc>
      </w:tr>
      <w:tr w:rsidR="00915EA6" w:rsidRPr="003255E2" w:rsidTr="0078270D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  <w:hideMark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Jauch-Chara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4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e00b50bd-f2cf-4da4-ae29-62de4d3ec857"/>
                <w:id w:val="-958789464"/>
                <w:placeholder>
                  <w:docPart w:val="A3872A27E0D543E6950EAAF7B5768FE3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YTcwOTllLTlkODktNDIxNi04OWJkLTg2N2FkODVhNzBjMSIsIlJhbmdlTGVuZ3RoIjo1LCJSZWZlcmVuY2VJZCI6ImVmYWFiNzdlLTcxNGYtNDNlZC04MGZiLTliZDU3OThkOTc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VGhlcmVcXEFwcERhdGFcXExvY2FsXFxUZW1wXFxkNDB3bGhpdi5qcGciLCJVcmlTdHJpbmciOiJlZmFhYjc3ZS03MTRmLTQzZWQtODBmYi05YmQ1Nzk4ZDk3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TQ1L2FqY24uMTEzLjA3NTQ4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OTQ1L2FqY24uMTEzLjA3NTQ4MSIsIlVyaVN0cmluZyI6Imh0dHBzOi8vZG9pLm9yZy8xMC4zOTQ1L2FqY24uMTEzLjA3NTQ4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lcmVzYSBFU3RlciIsIkNyZWF0ZWRPbiI6IjIwMjAtMDUtMjZUMDk6MzM6NDQiLCJNb2RpZmllZEJ5IjoiX1RoZXJlc2EgRVN0ZXIiLCJJZCI6IjEwODAxZTA3LWVkY2QtNDg1NC1hNDZmLTFkMzExNGQ5YmIwNyIsIk1vZGlmaWVkT24iOiIyMDIwLTA1LTI2VDA5OjMz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UwOTk1NTAiLCJVcmlTdHJpbmciOiJodHRwOi8vd3d3Lm5jYmkubmxtLm5paC5nb3YvcHVibWVkLzI1MDk5NTU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23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</w:t>
            </w:r>
          </w:p>
        </w:tc>
        <w:tc>
          <w:tcPr>
            <w:tcW w:w="102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6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8 (anodal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35</w:t>
            </w:r>
          </w:p>
        </w:tc>
        <w:tc>
          <w:tcPr>
            <w:tcW w:w="161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unilateral</w:t>
            </w:r>
          </w:p>
        </w:tc>
        <w:tc>
          <w:tcPr>
            <w:tcW w:w="178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</w:t>
            </w:r>
          </w:p>
        </w:tc>
        <w:tc>
          <w:tcPr>
            <w:tcW w:w="2044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over left supraorbital region</w:t>
            </w:r>
          </w:p>
        </w:tc>
      </w:tr>
      <w:tr w:rsidR="00915EA6" w:rsidRPr="003255E2" w:rsidTr="007827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  <w:hideMark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Kekic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4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ac400916-7967-4e16-9443-ac40b0abd998"/>
                <w:id w:val="1883982639"/>
                <w:placeholder>
                  <w:docPart w:val="5176923984884E219783BB92FB3FCFE8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jYmRlOWU3LTBmMzAtNDUzOC04ZTE0LTk2NTBjNTNkYTRlNiIsIlJhbmdlTGVuZ3RoIjo1LCJSZWZlcmVuY2VJZCI6ImU3ZDE5MzczLTdmN2YtNDgyYS1hNjA1LTY4NmZmOTE0Yjd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wcGV0LjIwMTQuMDMuMDEw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hcHBldC4yMDE0LjAzLjAxMCIsIlVyaVN0cmluZyI6Imh0dHBzOi8vZG9pLm9yZy8xMC4xMDE2L2ouYXBwZXQuMjAxNC4wMy4wM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ZXJlc2EgRVN0ZXIiLCJDcmVhdGVkT24iOiIyMDIwLTA0LTIwVDE0OjA1OjU2IiwiTW9kaWZpZWRCeSI6Il9UaGVyZXNhIEVTdGVyIiwiSWQiOiIwNDkwOTkyMy00ZTExLTRiNDEtYjRlZC1jNmRhYzUyYzRmYTMiLCJNb2RpZmllZE9uIjoiMjAyMC0wNC0yMFQxNDowNTo1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0NjU2OTUwIiwiVXJpU3RyaW5nIjoiaHR0cDovL3d3dy5uY2JpLm5sbS5uaWguZ292L3B1Ym1lZC8yNDY1Njk1M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05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5</w:t>
            </w:r>
          </w:p>
        </w:tc>
        <w:tc>
          <w:tcPr>
            <w:tcW w:w="161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lateral</w:t>
            </w:r>
          </w:p>
        </w:tc>
        <w:tc>
          <w:tcPr>
            <w:tcW w:w="178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</w:t>
            </w:r>
          </w:p>
        </w:tc>
        <w:tc>
          <w:tcPr>
            <w:tcW w:w="2044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</w:tr>
      <w:tr w:rsidR="00915EA6" w:rsidRPr="003255E2" w:rsidTr="0078270D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  <w:hideMark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Lapenta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4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9ac5c228-f29b-4a07-8ec2-d6ec1d6337e7"/>
                <w:id w:val="-1314337078"/>
                <w:placeholder>
                  <w:docPart w:val="7903E5B604CE404EA3B5738BAB8F5570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ZWI0ZDIwLThkYzctNDlmZS1iZDRlLWQ1NTUyMTRjNjM2NSIsIlJhbmdlTGVuZ3RoIjo1LCJSZWZlcmVuY2VJZCI6Ijg4YzM3NmNlLTFlMzctNDZhNi05Njc0LTdkYTIyYzY5Zjhi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RoZXJlXFxBcHBEYXRhXFxMb2NhbFxcVGVtcFxcaWdkc3BvZG4uanBnIiwiVXJpU3RyaW5nIjoiODhjMzc2Y2UtMWUzNy00NmE2LTk2NzQtN2RhMjJjNjlmOG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wcGV0LjIwMTQuMDguMDA1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1MTI4ODM2IiwiVXJpU3RyaW5nIjoiaHR0cDovL3d3dy5uY2JpLm5sbS5uaWguZ292L3B1Ym1lZC8yNTEyODgz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hlcmVzYSBFU3RlciIsIkNyZWF0ZWRPbiI6IjIwMjAtMDUtMjZUMDk6MzM6NDQiLCJNb2RpZmllZEJ5IjoiX1RoZXJlc2EgRVN0ZXIiLCJJZCI6IjI0NTNjZjVmLTQ3NWEtNDZlNS1hNTY2LTU4OTdmNTg2YTU3OCIsIk1vZGlmaWVkT24iOiIyMDIwLTA1LTI2VDA5OjMzOjQ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FwcGV0LjIwMTQuMDguMDA1IiwiVXJpU3RyaW5nIjoiaHR0cHM6Ly9kb2kub3JnLzEwLjEwMTYvai5hcHBldC4yMDE0LjA4LjAw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12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35</w:t>
            </w:r>
          </w:p>
        </w:tc>
        <w:tc>
          <w:tcPr>
            <w:tcW w:w="161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lateral</w:t>
            </w:r>
          </w:p>
        </w:tc>
        <w:tc>
          <w:tcPr>
            <w:tcW w:w="178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</w:t>
            </w:r>
          </w:p>
        </w:tc>
        <w:tc>
          <w:tcPr>
            <w:tcW w:w="2044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</w:tr>
      <w:tr w:rsidR="00915EA6" w:rsidRPr="003255E2" w:rsidTr="007827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  <w:hideMark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Ljubisavljevic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6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e6eb56d0-ca67-436a-b8d7-9a76c216681e"/>
                <w:id w:val="-2018069433"/>
                <w:placeholder>
                  <w:docPart w:val="9D5B0AE5410740A59DBF8BC1BA90D3B8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mZGU5ZjY2LWFhNDgtNDAwNi1hZjEwLTVlNzc3YWRhYWRmNCIsIlJhbmdlTGVuZ3RoIjo1LCJSZWZlcmVuY2VJZCI6IjMxODM1YWVkLTQyYWMtNGJjYS05ZGZjLTYyMTFhNmRmNjI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VGhlcmVcXEFwcERhdGFcXExvY2FsXFxUZW1wXFwzcnFudndkYi5qcGciLCJVcmlTdHJpbmciOiIzMTgzNWFlZC00MmFjLTRiY2EtOWRmYy02MjExYTZkZjYy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c0OTg2MDYiLCJVcmlTdHJpbmciOiJodHRwOi8vd3d3Lm5jYmkubmxtLm5paC5nb3YvcHVibWVkLzI3NDk4NjA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GVyZXNhIEVTdGVyIiwiQ3JlYXRlZE9uIjoiMjAyMC0wNS0yNlQwOTozMzo0NCIsIk1vZGlmaWVkQnkiOiJfVGhlcmVzYSBFU3RlciIsIklkIjoiMDNmNGFjYzMtMmM0ZC00ODFkLTk2YTktNTU1YzFiMmM0NDJkIiwiTW9kaWZpZWRPbiI6IjIwMjAtMDUtMjZUMDk6MzM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nJzLjIwMTYuMDcuMDAyIiwiVXJpU3RyaW5nIjoiaHR0cHM6Ly9kb2kub3JnLzEwLjEwMTYvai5icnMuMjAxNi4wNy4wM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06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00 (or 20 anodal + 80 sham respectively)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5 (all anodal or first session anodal and remaining 4 sessions 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35</w:t>
            </w:r>
          </w:p>
        </w:tc>
        <w:tc>
          <w:tcPr>
            <w:tcW w:w="161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unilateral</w:t>
            </w:r>
          </w:p>
        </w:tc>
        <w:tc>
          <w:tcPr>
            <w:tcW w:w="178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</w:t>
            </w:r>
          </w:p>
        </w:tc>
        <w:tc>
          <w:tcPr>
            <w:tcW w:w="2044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forehead</w:t>
            </w:r>
          </w:p>
        </w:tc>
      </w:tr>
      <w:tr w:rsidR="00915EA6" w:rsidRPr="003255E2" w:rsidTr="0078270D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  <w:hideMark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Marron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9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8e4fc522-4067-4f69-a670-e70cb4c89d19"/>
                <w:id w:val="1798725573"/>
                <w:placeholder>
                  <w:docPart w:val="677D117663954904ADE82E2C3C7BAD37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5ZjY3MGU1LWUyMDAtNGMwYy1hYzIyLTVmZWE5NzJmYjEyNyIsIlJhbmdlTGVuZ3RoIjo1LCJSZWZlcmVuY2VJZCI6IjFlMmExOTQ3LTA4YTQtNDcxMC1iOGJjLTRhNjlmNmNhNGY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gvczQxMzY2LTAxOC0wMjc4LTg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A1MzgyODIiLCJVcmlTdHJpbmciOiJodHRwOi8vd3d3Lm5jYmkubmxtLm5paC5nb3YvcHVibWVkLzMwNTM4Mj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GVyZXNhIEVTdGVyIiwiQ3JlYXRlZE9uIjoiMjAyMC0wNS0yNlQwOTozMzo0NCIsIk1vZGlmaWVkQnkiOiJfVGhlcmVzYSBFU3RlciIsIklkIjoiMzk1YzY3MWQtOWE5MS00NWVmLTg1NDgtMmI4YzkxMDg1ZDY0IiwiTW9kaWZpZWRPbiI6IjIwMjAtMDUtMjZUMDk6MzM6NDQ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4L3M0MTM2Ni0wMTgtMDI3OC04IiwiVXJpU3RyaW5nIjoiaHR0cHM6Ly9kb2kub3JnLzEwLjEwMzgvczQxMzY2LTAxOC0wMjc4LT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ZXJlc2EgRVN0ZXIiLCJDcmVhdGVkT24iOiIyMDIwLTA1LTI2VDA5OjMzOjQ0IiwiTW9kaWZpZWRCeSI6Il9UaGVyZXNhIEVTdGVyIiwiSWQiOiJkOWVhZDQ4Mi00YzA2LTQzZDItOGZhMi02YzNlZTRjZDQxMWUiLCJNb2RpZmllZE9uIjoiMjAyMC0wNS0yNlQwOTozMzo0NC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Y1NTk4NjgiLCJVcmlTdHJpbmciOiJodHRwczovL3d3dy5uY2JpLm5sbS5uaWguZ292L3BtYy9hcnRpY2xlcy9QTUM2NTU5ODY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60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5</w:t>
            </w:r>
          </w:p>
        </w:tc>
        <w:tc>
          <w:tcPr>
            <w:tcW w:w="161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unilateral</w:t>
            </w:r>
          </w:p>
        </w:tc>
        <w:tc>
          <w:tcPr>
            <w:tcW w:w="178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  <w:tc>
          <w:tcPr>
            <w:tcW w:w="2044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over the right cerebellum</w:t>
            </w:r>
          </w:p>
        </w:tc>
      </w:tr>
      <w:tr w:rsidR="00915EA6" w:rsidRPr="003255E2" w:rsidTr="007827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  <w:hideMark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bCs w:val="0"/>
                <w:sz w:val="16"/>
                <w:szCs w:val="16"/>
                <w:lang w:val="en-GB" w:eastAsia="de-DE"/>
              </w:rPr>
            </w:pPr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Ray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7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4677197e-3b3e-4b66-bcc5-0fa558e01ece"/>
                <w:id w:val="1313519048"/>
                <w:placeholder>
                  <w:docPart w:val="DAE8DD3298324A929BD5443CD84BCFC1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ZDY4OTM0LTNhMmUtNGU5Zi1hNGU0LWZkODI5ZjdjNGUzNiIsIlJhbmdlTGVuZ3RoIjo1LCJSZWZlcmVuY2VJZCI6ImZjYjRjY2RhLTAwZTItNDlkMi1iMjVmLTUwZTIxN2I3NTY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FRoZXJlXFxBcHBEYXRhXFxMb2NhbFxcVGVtcFxcZzJybDNxNWguanBnIiwiVXJpU3RyaW5nIjoiZmNiNGNjZGEtMDBlMi00OWQyLWIyNWYtNTBlMjE3Yjc1NjFh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wcGV0LjIwMTcuMDUuMDQ2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hcHBldC4yMDE3LjA1LjA0NiIsIlVyaVN0cmluZyI6Imh0dHBzOi8vZG9pLm9yZy8xMC4xMDE2L2ouYXBwZXQuMjAxNy4wNS4w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ZXJlc2EgRVN0ZXIiLCJDcmVhdGVkT24iOiIyMDIwLTA1LTI2VDA5OjMzOjQ0IiwiTW9kaWZpZWRCeSI6Il9UaGVyZXNhIEVTdGVyIiwiSWQiOiI1MjA4ZWViMi1hMzdiLTQzYzMtYWVkYy05ZjFjMjdiNTU2NmUiLCJNb2RpZmllZE9uIjoiMjAyMC0wNS0yNlQwOTozMzo0N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U1NzA0NTgiLCJVcmlTdHJpbmciOiJodHRwczovL3d3dy5uY2JpLm5sbS5uaWguZ292L3BtYy9hcnRpY2xlcy9QTUM1NTcwNDU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aGVyZXNhIEVTdGVyIiwiQ3JlYXRlZE9uIjoiMjAyMC0wNS0yNlQwOTozMzo0NCIsIk1vZGlmaWVkQnkiOiJfVGhlcmVzYSBFU3RlciIsIklkIjoiYzA3ZDZkMjUtMTYzZi00MWIxLWE4ZTItZDUwZjM4MWYzYWFhIiwiTW9kaWZpZWRPbiI6IjIwMjAtMDUtMjZUMDk6MzM6NDQ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ODU3MjA3MiIsIlVyaVN0cmluZyI6Imh0dHA6Ly93d3cubmNiaS5ubG0ubmloLmdvdi9wdWJtZWQvMjg1NzIwNz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08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4</w:t>
            </w:r>
          </w:p>
        </w:tc>
        <w:tc>
          <w:tcPr>
            <w:tcW w:w="1619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lateral</w:t>
            </w:r>
          </w:p>
        </w:tc>
        <w:tc>
          <w:tcPr>
            <w:tcW w:w="1780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</w:t>
            </w:r>
          </w:p>
        </w:tc>
        <w:tc>
          <w:tcPr>
            <w:tcW w:w="2044" w:type="dxa"/>
            <w:noWrap/>
            <w:hideMark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</w:tr>
      <w:tr w:rsidR="00915EA6" w:rsidRPr="003255E2" w:rsidTr="0078270D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</w:pPr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lastRenderedPageBreak/>
              <w:t>Ray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9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99cc7c2d-86c1-4a11-9cab-8d3feece25c6"/>
                <w:id w:val="612181670"/>
                <w:placeholder>
                  <w:docPart w:val="8D2AC35BB84440F0B1E2EFD068B134E6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iNjY0OTRiLWMxZDctNGEyOS1iZWM0LTI3ZTMxZGJiYmRhNiIsIlJhbmdlTGVuZ3RoIjo1LCJSZWZlcmVuY2VJZCI6Ijk4OTgwYWFlLWVjNzItNGRmZi04Nzc5LTZiZjBmYWQwOGNl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UE1DNjQzMDY3MSIsIlVyaVN0cmluZyI6Imh0dHBzOi8vd3d3Lm5jYmkubmxtLm5paC5nb3YvcG1jL2FydGljbGVzL1BNQzY0MzA2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oZXJlc2EgRVN0ZXIiLCJDcmVhdGVkT24iOiIyMDIwLTAyLTIxVDA4OjM2OjE2IiwiTW9kaWZpZWRCeSI6Il9UaGVyZXNhIEVTdGVyIiwiSWQiOiI4MzYzOGYwOC02ZDY1LTQ2MDQtYWFiMC0wMjdiZGE5ODk1NmYiLCJNb2RpZmllZE9uIjoiMjAyMC0wMi0yMVQwODozNjoxN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wNjExNzU2IiwiVXJpU3RyaW5nIjoiaHR0cDovL3d3dy5uY2JpLm5sbS5uaWguZ292L3B1Ym1lZC8zMDYxMTc1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hlcmVzYSBFU3RlciIsIkNyZWF0ZWRPbiI6IjIwMjAtMDItMjFUMDg6MzY6MTYiLCJNb2RpZmllZEJ5IjoiX1RoZXJlc2EgRVN0ZXIiLCJJZCI6IjkwN2VkMzI4LWM2YzUtNDQ3My04ZTg2LTM1NGNhZmYxOGM1NyIsIk1vZGlmaWVkT24iOiIyMDIwLTAyLTIxVDA4OjM2OjE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FwcGV0LjIwMTguMTIuMDQ0IiwiVXJpU3RyaW5nIjoiaHR0cHM6Ly9kb2kub3JnLzEwLjEwMTYvai5hcHBldC4yMDE4LjEyLjA0N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07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 or 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4</w:t>
            </w:r>
          </w:p>
        </w:tc>
        <w:tc>
          <w:tcPr>
            <w:tcW w:w="161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lateral</w:t>
            </w:r>
          </w:p>
        </w:tc>
        <w:tc>
          <w:tcPr>
            <w:tcW w:w="178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</w:t>
            </w:r>
          </w:p>
        </w:tc>
        <w:tc>
          <w:tcPr>
            <w:tcW w:w="2044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</w:tr>
      <w:tr w:rsidR="00915EA6" w:rsidRPr="003255E2" w:rsidTr="007827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</w:pP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Sedgmond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9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cc8b506b-49de-4294-9ae2-feb7c1820587"/>
                <w:id w:val="-286585091"/>
                <w:placeholder>
                  <w:docPart w:val="880C1C7AAEE94F4DB36429CEDE23C82C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b w:val="0"/>
                    <w:sz w:val="16"/>
                    <w:szCs w:val="16"/>
                    <w:lang w:val="en-GB" w:eastAsia="de-DE"/>
                  </w:rPr>
                  <w:t xml:space="preserve"> 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xMDY3OTFiLThkZmItNDc3Zi04MDc1LTc1ZjY2YjMwNWYyNyIsIlJhbmdlTGVuZ3RoIjo1LCJSZWZlcmVuY2VJZCI6IjBlYmI0NWQwLTc1NWItNDQzNi1hYWQ5LWRjOTMyYTVkNzZ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gvcnNvcy4xODExODYiLCJVcmlTdHJpbmciOiJodHRwczovL2RvaS5vcmcvMTAuMTA5OC9yc29zLjE4MTE4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lcmVzYSBFU3RlciIsIkNyZWF0ZWRPbiI6IjIwMjAtMTAtMTZUMDg6MTI6NTgiLCJNb2RpZmllZEJ5IjoiX1RoZXJlc2EgRVN0ZXIiLCJJZCI6IjVkZDdiOTBjLTc4NGQtNDA1ZS1iOWQ2LTU4YTc3NGQzOGI3YSIsIk1vZGlmaWVkT24iOiIyMDIwLTEwLTE2VDA4OjEy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jM2NjIxMCIsIlVyaVN0cmluZyI6Imh0dHBzOi8vd3d3Lm5jYmkubmxtLm5paC5nb3YvcG1jL2FydGljbGVzL1BNQzYzNjYy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oZXJlc2EgRVN0ZXIiLCJDcmVhdGVkT24iOiIyMDIwLTEwLTE2VDA4OjEyOjU4IiwiTW9kaWZpZWRCeSI6Il9UaGVyZXNhIEVTdGVyIiwiSWQiOiIxY2ViNjM0YS0wMTRjLTQ5YzktYWIzMC1hNjM4OGE1YjU5M2EiLCJNb2RpZmllZE9uIjoiMjAyMC0xMC0xNlQwODoxMjo1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wODAwMzY3IiwiVXJpU3RyaW5nIjoiaHR0cDovL3d3dy5uY2JpLm5sbS5uaWguZ292L3B1Ym1lZC8zMDgwMDM2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10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 or 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35</w:t>
            </w:r>
          </w:p>
        </w:tc>
        <w:tc>
          <w:tcPr>
            <w:tcW w:w="161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lateral</w:t>
            </w:r>
          </w:p>
        </w:tc>
        <w:tc>
          <w:tcPr>
            <w:tcW w:w="178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</w:t>
            </w:r>
          </w:p>
        </w:tc>
        <w:tc>
          <w:tcPr>
            <w:tcW w:w="2044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</w:tr>
      <w:tr w:rsidR="00915EA6" w:rsidRPr="003255E2" w:rsidTr="0078270D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</w:pP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Sedgmond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20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6367b454-20e8-458f-9b50-a044ba5f3490"/>
                <w:id w:val="1462534627"/>
                <w:placeholder>
                  <w:docPart w:val="8D2AC35BB84440F0B1E2EFD068B134E6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ZGZiM2QxLTc2YTEtNDk2ZS04ODg1LTFmOTAxZGQ1MDJhNSIsIlJhbmdlTGVuZ3RoIjo1LCJSZWZlcmVuY2VJZCI6ImMwZGEwODA0LTg4N2EtNDk1NS04NDYzLTE0ZTU5MzM3ZTh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2JuZTAwMDAzNDUiLCJVcmlTdHJpbmciOiJodHRwczovL2RvaS5vcmcvMTAuMTAzNy9ibmUwMDAwMzQ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VyZXNhIEVTdGVyIiwiQ3JlYXRlZE9uIjoiMjAyMC0xMC0xNlQwODoxNToyMyIsIk1vZGlmaWVkQnkiOiJfVGhlcmVzYSBFU3RlciIsIklkIjoiNTJlZjcxNGMtMWFlMS00NTU4LTg4OWUtMTZhNjQxY2NmYjUxIiwiTW9kaWZpZWRPbiI6IjIwMjAtMTAtMTZUMDg6MTU6Mj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B1Ym1lZC5uY2JpLm5sbS5uaWguZ292LzMzMDAxNjc5LyIsIlVyaVN0cmluZyI6Imh0dHBzOi8vcHVibWVkLm5jYmkubmxtLm5paC5nb3YvMzMwMDE2Nzk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VyZXNhIEVTdGVyIiwiQ3JlYXRlZE9uIjoiMjAyMC0xMC0xNlQwODoxNToyMyIsIk1vZGlmaWVkQnkiOiJfVGhlcmVzYSBFU3RlciIsIklkIjoiYzdlZDhkZDMtYTY3Yy00YTA5LWJhNzAtYjBlY2Y3YmQ5ZGViIiwiTW9kaWZpZWRPbiI6IjIwMjAtMTAtMTZUMDg6MTU6Mj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AwMTY3OSIsIlVyaVN0cmluZyI6Imh0dHA6Ly93d3cubmNiaS5ubG0ubmloLmdvdi9wdWJtZWQvMzMwMDE2Nz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09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.5</w:t>
            </w: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HD-</w:t>
            </w:r>
            <w:proofErr w:type="spellStart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tDCS</w:t>
            </w:r>
            <w:proofErr w:type="spellEnd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 xml:space="preserve"> (4x1 montage)</w:t>
            </w:r>
          </w:p>
        </w:tc>
        <w:tc>
          <w:tcPr>
            <w:tcW w:w="1512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</w:t>
            </w:r>
          </w:p>
        </w:tc>
        <w:tc>
          <w:tcPr>
            <w:tcW w:w="161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lateral</w:t>
            </w:r>
          </w:p>
        </w:tc>
        <w:tc>
          <w:tcPr>
            <w:tcW w:w="178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</w:t>
            </w:r>
          </w:p>
        </w:tc>
        <w:tc>
          <w:tcPr>
            <w:tcW w:w="2044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eturn electrodes placed at AF4, F2, F6 and FC4</w:t>
            </w:r>
          </w:p>
        </w:tc>
      </w:tr>
      <w:tr w:rsidR="00915EA6" w:rsidRPr="003255E2" w:rsidTr="007827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</w:pPr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Stevens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20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4f122118-78d3-4a7c-a761-b538c6026d7a"/>
                <w:id w:val="804505568"/>
                <w:placeholder>
                  <w:docPart w:val="8D2AC35BB84440F0B1E2EFD068B134E6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b w:val="0"/>
                    <w:sz w:val="16"/>
                    <w:szCs w:val="16"/>
                    <w:lang w:val="en-GB" w:eastAsia="de-DE"/>
                  </w:rPr>
                  <w:t xml:space="preserve"> 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ODc5M2ZkLTI1MWUtNDkyYS1iM2UwLTY0Yzg5ODhkYzI2NCIsIlJhbmdlTGVuZ3RoIjo1LCJSZWZlcmVuY2VJZCI6IjJhYTBiMTA3LThkMTQtNDY0ZS1hMGYxLTc0ZTRjYzkxMDQz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QwNTE5LTAyMC0wMDk3MC16IiwiVXJpU3RyaW5nIjoiaHR0cHM6Ly9kb2kub3JnLzEwLjEwMDcvczQwNTE5LTAyMC0wMDk3MC16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VyZXNhIEVTdGVyIiwiQ3JlYXRlZE9uIjoiMjAyMS0wMS0xM1QwOToyNDozNyIsIk1vZGlmaWVkQnkiOiJfVGhlcmVzYSBFU3RlciIsIklkIjoiNjEwOTIwNjItYTc0NC00NmI0LThiZGItMWQzNWI4Y2IwNTBjIiwiTW9kaWZpZWRPbiI6IjIwMjEtMDEtMTNUMDk6MjQ6Mz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jc0ODM3MiIsIlVyaVN0cmluZyI6Imh0dHA6Ly93d3cubmNiaS5ubG0ubmloLmdvdi9wdWJtZWQvMzI3NDgzNz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11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40 x 60 mm</w:t>
            </w:r>
          </w:p>
        </w:tc>
        <w:tc>
          <w:tcPr>
            <w:tcW w:w="161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lateral</w:t>
            </w:r>
          </w:p>
        </w:tc>
        <w:tc>
          <w:tcPr>
            <w:tcW w:w="178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 xml:space="preserve">right DLPFC (left </w:t>
            </w:r>
            <w:proofErr w:type="spellStart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sensimotor</w:t>
            </w:r>
            <w:proofErr w:type="spellEnd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 xml:space="preserve"> cortex for sham)</w:t>
            </w:r>
          </w:p>
        </w:tc>
        <w:tc>
          <w:tcPr>
            <w:tcW w:w="2044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6"/>
                <w:szCs w:val="16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 xml:space="preserve">left DLPFC (right </w:t>
            </w:r>
            <w:proofErr w:type="spellStart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sensimotor</w:t>
            </w:r>
            <w:proofErr w:type="spellEnd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 xml:space="preserve"> cortex for sham)</w:t>
            </w:r>
          </w:p>
        </w:tc>
      </w:tr>
      <w:tr w:rsidR="00915EA6" w:rsidRPr="003255E2" w:rsidTr="0078270D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</w:pPr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To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8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5d8ea33c-632b-4036-ac3b-05cb443d9124"/>
                <w:id w:val="1365938920"/>
                <w:placeholder>
                  <w:docPart w:val="B7A392DCE78546C18CB808D60CD3B95D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xYWRjMzMxLTI4ZjctNDY5MC1hOWUyLTYyNzY1ZWE2NjFlZiIsIlJhbmdlTGVuZ3RoIjo1LCJSZWZlcmVuY2VJZCI6ImUwODliNWY0LTAxN2MtNDhhMi1iZTAyLTQyMTdhMGJlOTA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3MTkxNSIsIlVyaVN0cmluZyI6Imh0dHA6Ly93d3cubmNiaS5ubG0ubmloLmdvdi9wdWJtZWQvMzAxNzE5M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ZXJlc2EgRVN0ZXIiLCJDcmVhdGVkT24iOiIyMDIwLTA2LTI2VDA4OjA0OjU3IiwiTW9kaWZpZWRCeSI6Il9UaGVyZXNhIEVTdGVyIiwiSWQiOiJhOTU0Mzg0OS1mYzBjLTQ4N2MtYTNkNy0zZDA3OTY2ZDBkYjUiLCJNb2RpZmllZE9uIjoiMjAyMC0wNi0yNlQwODowNDo1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xOTc5MDYiLCJVcmlTdHJpbmciOiJodHRwczovL3d3dy5uY2JpLm5sbS5uaWguZ292L3BtYy9hcnRpY2xlcy9QTUM2MTk3OTA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aGVyZXNhIEVTdGVyIiwiQ3JlYXRlZE9uIjoiMjAyMC0wNi0yNlQwODowNDo1NyIsIk1vZGlmaWVkQnkiOiJfVGhlcmVzYSBFU3RlciIsIklkIjoiOWI2ZjM5NmQtYmEyMi00ODEyLTllZWUtNTdkZDgyYjE0NzM3IiwiTW9kaWZpZWRPbiI6IjIwMjAtMDYtMjZUMDg6MDQ6NTc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YXBwZXQuMjAxOC4wOC4wMzIiLCJVcmlTdHJpbmciOiJodHRwczovL2RvaS5vcmcvMTAuMTAxNi9qLmFwcGV0LjIwMTguMDguMD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27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5</w:t>
            </w:r>
          </w:p>
        </w:tc>
        <w:tc>
          <w:tcPr>
            <w:tcW w:w="161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lateral</w:t>
            </w:r>
          </w:p>
        </w:tc>
        <w:tc>
          <w:tcPr>
            <w:tcW w:w="178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IFG</w:t>
            </w:r>
          </w:p>
        </w:tc>
        <w:tc>
          <w:tcPr>
            <w:tcW w:w="2044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IFG</w:t>
            </w:r>
          </w:p>
        </w:tc>
      </w:tr>
      <w:tr w:rsidR="00915EA6" w:rsidRPr="003255E2" w:rsidTr="007827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 xml:space="preserve">Combination </w:t>
            </w:r>
            <w:proofErr w:type="spellStart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tDCS</w:t>
            </w:r>
            <w:proofErr w:type="spellEnd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 xml:space="preserve"> + </w:t>
            </w:r>
            <w:proofErr w:type="spellStart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hypocaloric</w:t>
            </w:r>
            <w:proofErr w:type="spellEnd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 xml:space="preserve"> diet</w:t>
            </w:r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512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61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78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2044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</w:tr>
      <w:tr w:rsidR="00915EA6" w:rsidRPr="003255E2" w:rsidTr="0078270D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</w:pPr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Araujo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20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134ba7b8-44d7-4667-b903-c25cc8b44dd2"/>
                <w:id w:val="646870990"/>
                <w:placeholder>
                  <w:docPart w:val="A974B38DD8EE47ECB6ADC78ADBA9ECA8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3YjgzLTQ2OTQtNDdjYy05ZmQ4LWYxN2YzNmVhNzE3ZCIsIlJhbmdlTGVuZ3RoIjo1LCJSZWZlcmVuY2VJZCI6IjU0NzdiZWFiLWY2OTUtNDgwZi1iZmViLTIwMThkMmFiZmNk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MzMTgzNTc0IiwiVXJpU3RyaW5nIjoiaHR0cDovL3d3dy5uY2JpLm5sbS5uaWguZ292L3B1Ym1lZC8zMzE4MzU3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hlcmVzYSBFU3RlciIsIkNyZWF0ZWRPbiI6IjIwMjEtMDEtMTNUMDc6NTc6MDIiLCJNb2RpZmllZEJ5IjoiX1RoZXJlc2EgRVN0ZXIiLCJJZCI6IjgwYjI4ZDg0LTEwZGQtNDZlZS1iMmMwLTFkNjY1NWExZjRlMiIsIk1vZGlmaWVkT24iOiIyMDIxLTAxLTEzVDA3OjU3OjA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sbmVzcC4yMDIwLjEwLjAwNSIsIlVyaVN0cmluZyI6Imh0dHBzOi8vZG9pLm9yZy8xMC4xMDE2L2ouY2xuZXNwLjIwMjAuMTAuMDA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31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40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 (anodal or 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35</w:t>
            </w:r>
          </w:p>
        </w:tc>
        <w:tc>
          <w:tcPr>
            <w:tcW w:w="161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lateral</w:t>
            </w:r>
          </w:p>
        </w:tc>
        <w:tc>
          <w:tcPr>
            <w:tcW w:w="178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right DLPFC</w:t>
            </w:r>
          </w:p>
        </w:tc>
        <w:tc>
          <w:tcPr>
            <w:tcW w:w="2044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</w:tr>
      <w:tr w:rsidR="00915EA6" w:rsidRPr="003255E2" w:rsidTr="007827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</w:pP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Fassini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20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ec45df44-9350-49fd-9a48-bd1a394509cd"/>
                <w:id w:val="2135132183"/>
                <w:placeholder>
                  <w:docPart w:val="B7A392DCE78546C18CB808D60CD3B95D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ZmQ4YWE4LTY5NmEtNDdhZi04NDQ5LTcwY2UzNWNmZTFkMiIsIlJhbmdlTGVuZ3RoIjo1LCJSZWZlcmVuY2VJZCI6IjNjNDAzODk4LTExM2QtNDM0My1iNDU2LWU3MGExNWQ0NmE2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zMjA3NjEwNSIsIlVyaVN0cmluZyI6Imh0dHA6Ly93d3cubmNiaS5ubG0ubmloLmdvdi9wdWJtZWQvMzIwNzYxMD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ZXJlc2EgRVN0ZXIiLCJDcmVhdGVkT24iOiIyMDIxLTAyLTEwVDA3OjQ5OjQyIiwiTW9kaWZpZWRCeSI6Il9UaGVyZXNhIEVTdGVyIiwiSWQiOiJhM2Q2YzY2NC1kOTE4LTQ1MmMtOWQ3ZC0zOTMzYWJmNTBjZGYiLCJNb2RpZmllZE9uIjoiMjAyMS0wMi0xMFQwNzo0OTo0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zgvczQxMzY2LTAyMC0wNTQ1LTMiLCJVcmlTdHJpbmciOiJodHRwczovL2RvaS5vcmcvMTAuMTAxNi9qLmJycy4yMDE3LjEyLjAw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15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</w:t>
            </w:r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3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51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7 (anodal or 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5</w:t>
            </w:r>
          </w:p>
        </w:tc>
        <w:tc>
          <w:tcPr>
            <w:tcW w:w="161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unilateral</w:t>
            </w:r>
          </w:p>
        </w:tc>
        <w:tc>
          <w:tcPr>
            <w:tcW w:w="178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  <w:tc>
          <w:tcPr>
            <w:tcW w:w="2044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over right supraorbital region</w:t>
            </w:r>
          </w:p>
        </w:tc>
      </w:tr>
      <w:tr w:rsidR="00915EA6" w:rsidRPr="003255E2" w:rsidTr="0078270D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</w:pP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Amo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</w:t>
            </w:r>
            <w:proofErr w:type="spellStart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Usanos</w:t>
            </w:r>
            <w:proofErr w:type="spellEnd"/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20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713e38ce-da29-4a17-962f-d0662f7bf25c"/>
                <w:id w:val="690338988"/>
                <w:placeholder>
                  <w:docPart w:val="B7A392DCE78546C18CB808D60CD3B95D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5MDI3MmY2LWQyOWYtNGE4ZS04MWJlLTUxNzUyNmM2N2Y4MCIsIlJhbmdlTGVuZ3RoIjo1LCJSZWZlcmVuY2VJZCI6ImYzYmU5MDg1LWU0OGQtNGRlNy05MjFjLWVmMzllOTFjNW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zNDEzNjYtMDE5LTA0ODYteCIsIlVyaVN0cmluZyI6Imh0dHBzOi8vZG9pLm9yZy8xMC4xMDM4L3M0MTM2Ni0wMTktMDQ4Ni1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VyZXNhIEVTdGVyIiwiQ3JlYXRlZE9uIjoiMjAyMS0wMi0xMlQxMDoyMDoxMyIsIk1vZGlmaWVkQnkiOiJfVGhlcmVzYSBFU3RlciIsIklkIjoiMGY2ZjI5MWQtMmRhMC00ZDllLTg1N2UtMWYyOWZlNDg2ZDk5IiwiTW9kaWZpZWRPbiI6IjIwMjEtMDItMTJUMTA6MjA6MTM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Tc0MDcyNiIsIlVyaVN0cmluZyI6Imh0dHA6Ly93d3cubmNiaS5ubG0ubmloLmdvdi9wdWJtZWQvMzE3NDA3Mj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16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6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8 (anodal or 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5</w:t>
            </w:r>
          </w:p>
        </w:tc>
        <w:tc>
          <w:tcPr>
            <w:tcW w:w="161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unilateral</w:t>
            </w:r>
          </w:p>
        </w:tc>
        <w:tc>
          <w:tcPr>
            <w:tcW w:w="178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  <w:tc>
          <w:tcPr>
            <w:tcW w:w="2044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over right supraorbital region</w:t>
            </w:r>
          </w:p>
        </w:tc>
      </w:tr>
      <w:tr w:rsidR="00915EA6" w:rsidRPr="003255E2" w:rsidTr="007827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 xml:space="preserve">Combination </w:t>
            </w:r>
            <w:proofErr w:type="spellStart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tDCS</w:t>
            </w:r>
            <w:proofErr w:type="spellEnd"/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 xml:space="preserve"> + </w:t>
            </w:r>
            <w:r w:rsidR="00EB1E38">
              <w:rPr>
                <w:rFonts w:eastAsia="Times New Roman" w:cs="Times New Roman"/>
                <w:sz w:val="16"/>
                <w:szCs w:val="16"/>
                <w:lang w:val="en-GB" w:eastAsia="de-DE"/>
              </w:rPr>
              <w:t>exercise</w:t>
            </w:r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512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61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178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  <w:tc>
          <w:tcPr>
            <w:tcW w:w="2044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</w:p>
        </w:tc>
      </w:tr>
      <w:tr w:rsidR="00915EA6" w:rsidRPr="003255E2" w:rsidTr="0078270D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7" w:type="dxa"/>
            <w:noWrap/>
          </w:tcPr>
          <w:p w:rsidR="00915EA6" w:rsidRPr="003255E2" w:rsidRDefault="00EB1E38" w:rsidP="0078270D">
            <w:pPr>
              <w:autoSpaceDE/>
              <w:autoSpaceDN/>
              <w:adjustRightInd/>
              <w:spacing w:after="0" w:line="240" w:lineRule="auto"/>
              <w:jc w:val="left"/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</w:pPr>
            <w:r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>Montenegro et al.</w:t>
            </w:r>
            <w:r w:rsidR="00915EA6" w:rsidRPr="003255E2">
              <w:rPr>
                <w:rFonts w:eastAsia="Times New Roman" w:cs="Times New Roman"/>
                <w:b w:val="0"/>
                <w:sz w:val="16"/>
                <w:szCs w:val="16"/>
                <w:lang w:val="en-GB" w:eastAsia="de-DE"/>
              </w:rPr>
              <w:t xml:space="preserve"> 2012 </w:t>
            </w:r>
            <w:sdt>
              <w:sdtPr>
                <w:rPr>
                  <w:rFonts w:eastAsia="Times New Roman" w:cs="Times New Roman"/>
                  <w:sz w:val="16"/>
                  <w:szCs w:val="16"/>
                  <w:lang w:val="en-GB" w:eastAsia="de-DE"/>
                </w:rPr>
                <w:alias w:val="To edit, see citavi.com/edit"/>
                <w:tag w:val="CitaviPlaceholder#99d0a209-35f8-4097-bc89-84b04e056aa5"/>
                <w:id w:val="1822538860"/>
                <w:placeholder>
                  <w:docPart w:val="46B05C8FD02E40149A71BF187C9DC3FD"/>
                </w:placeholder>
              </w:sdtPr>
              <w:sdtEndPr/>
              <w:sdtContent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begin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2ZjhiYjFmLTdkOGUtNDA0ZS1hYTUyLTI2MWNhMTk1NDU4ZCIsIlJhbmdlTGVuZ3RoIjo1LCJSZWZlcmVuY2VJZCI6IjY3NTAxMDU5LWZjMWQtNDIwMS05NmIwLTczYzRmYzVkYmM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HBldC4yMDExLjExLjA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MjEwODY2OSIsIlVyaVN0cmluZyI6Imh0dHA6Ly93d3cubmNiaS5ubG0ubmloLmdvdi9wdWJtZWQvMjIxMDg2N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ZXJlc2EgRVN0ZXIiLCJDcmVhdGVkT24iOiIyMDIwLTA0LTIwVDE0OjExOjM5IiwiTW9kaWZpZWRCeSI6Il9UaGVyZXNhIEVTdGVyIiwiSWQiOiJlNzllZGVlNC03MTYzLTQ5MTMtYmM4Mi0xNjI1NzFlZTkxZDUiLCJNb2RpZmllZE9uIjoiMjAyMC0wNC0yMFQxNDoxMToz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hcHBldC4yMDExLjExLjAwOCIsIlVyaVN0cmluZyI6Imh0dHBzOi8vZG9pLm9yZy8xMC4xMDE2L2ouYXBwZXQuMjAxMS4xMS4wMD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}</w:instrTex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separate"/>
                </w:r>
                <w:r w:rsidR="00915EA6" w:rsidRPr="003255E2">
                  <w:rPr>
                    <w:rFonts w:eastAsia="Times New Roman" w:cs="Times New Roman"/>
                    <w:b w:val="0"/>
                    <w:noProof/>
                    <w:sz w:val="16"/>
                    <w:szCs w:val="16"/>
                    <w:lang w:val="en-GB" w:eastAsia="de-DE"/>
                  </w:rPr>
                  <w:t>[132]</w:t>
                </w:r>
                <w:r w:rsidR="00915EA6" w:rsidRPr="003255E2">
                  <w:rPr>
                    <w:rFonts w:eastAsia="Times New Roman" w:cs="Times New Roman"/>
                    <w:noProof/>
                    <w:sz w:val="16"/>
                    <w:szCs w:val="16"/>
                    <w:lang w:val="en-GB" w:eastAsia="de-DE"/>
                  </w:rPr>
                  <w:fldChar w:fldCharType="end"/>
                </w:r>
              </w:sdtContent>
            </w:sdt>
          </w:p>
        </w:tc>
        <w:tc>
          <w:tcPr>
            <w:tcW w:w="112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</w:t>
            </w:r>
          </w:p>
        </w:tc>
        <w:tc>
          <w:tcPr>
            <w:tcW w:w="102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187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20</w:t>
            </w:r>
          </w:p>
        </w:tc>
        <w:tc>
          <w:tcPr>
            <w:tcW w:w="1648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1 (anodal/sham)</w:t>
            </w:r>
          </w:p>
        </w:tc>
        <w:tc>
          <w:tcPr>
            <w:tcW w:w="1130" w:type="dxa"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bipolar</w:t>
            </w:r>
          </w:p>
        </w:tc>
        <w:tc>
          <w:tcPr>
            <w:tcW w:w="1512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35</w:t>
            </w:r>
          </w:p>
        </w:tc>
        <w:tc>
          <w:tcPr>
            <w:tcW w:w="1619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unilateral</w:t>
            </w:r>
          </w:p>
        </w:tc>
        <w:tc>
          <w:tcPr>
            <w:tcW w:w="1780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left DLPFC</w:t>
            </w:r>
          </w:p>
        </w:tc>
        <w:tc>
          <w:tcPr>
            <w:tcW w:w="2044" w:type="dxa"/>
            <w:noWrap/>
          </w:tcPr>
          <w:p w:rsidR="00915EA6" w:rsidRPr="003255E2" w:rsidRDefault="00915EA6" w:rsidP="0078270D">
            <w:pPr>
              <w:autoSpaceDE/>
              <w:autoSpaceDN/>
              <w:adjustRightInd/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16"/>
                <w:szCs w:val="16"/>
                <w:lang w:val="en-GB" w:eastAsia="de-DE"/>
              </w:rPr>
            </w:pPr>
            <w:r w:rsidRPr="003255E2">
              <w:rPr>
                <w:rFonts w:eastAsia="Times New Roman" w:cs="Times New Roman"/>
                <w:sz w:val="16"/>
                <w:szCs w:val="16"/>
                <w:lang w:val="en-GB" w:eastAsia="de-DE"/>
              </w:rPr>
              <w:t>over the supraorbital contralateral area</w:t>
            </w:r>
          </w:p>
        </w:tc>
      </w:tr>
    </w:tbl>
    <w:p w:rsidR="00915EA6" w:rsidRDefault="00915EA6" w:rsidP="00915EA6">
      <w:pPr>
        <w:pStyle w:val="InformationalText"/>
      </w:pPr>
      <w:r w:rsidRPr="00EB1E38">
        <w:rPr>
          <w:i/>
        </w:rPr>
        <w:t>DLPFC</w:t>
      </w:r>
      <w:r w:rsidRPr="003255E2">
        <w:t xml:space="preserve"> </w:t>
      </w:r>
      <w:proofErr w:type="spellStart"/>
      <w:r w:rsidRPr="003255E2">
        <w:t>Dosrolateral</w:t>
      </w:r>
      <w:proofErr w:type="spellEnd"/>
      <w:r w:rsidRPr="003255E2">
        <w:t xml:space="preserve"> Prefrontal Cortex</w:t>
      </w:r>
      <w:r w:rsidR="00EB1E38">
        <w:t>,</w:t>
      </w:r>
      <w:r w:rsidRPr="003255E2">
        <w:t xml:space="preserve"> </w:t>
      </w:r>
      <w:r w:rsidRPr="00EB1E38">
        <w:rPr>
          <w:i/>
        </w:rPr>
        <w:t>HD-</w:t>
      </w:r>
      <w:proofErr w:type="spellStart"/>
      <w:r w:rsidRPr="00EB1E38">
        <w:rPr>
          <w:i/>
        </w:rPr>
        <w:t>tDCS</w:t>
      </w:r>
      <w:proofErr w:type="spellEnd"/>
      <w:r w:rsidRPr="003255E2">
        <w:t xml:space="preserve"> High-Definition </w:t>
      </w:r>
      <w:proofErr w:type="spellStart"/>
      <w:r w:rsidRPr="003255E2">
        <w:t>transcranial</w:t>
      </w:r>
      <w:proofErr w:type="spellEnd"/>
      <w:r w:rsidRPr="003255E2">
        <w:t xml:space="preserve"> direct current stimulation</w:t>
      </w:r>
      <w:r w:rsidR="00EB1E38">
        <w:t>,</w:t>
      </w:r>
      <w:r w:rsidRPr="003255E2">
        <w:t xml:space="preserve"> </w:t>
      </w:r>
      <w:r w:rsidRPr="00EB1E38">
        <w:rPr>
          <w:i/>
        </w:rPr>
        <w:t>IFG</w:t>
      </w:r>
      <w:r w:rsidRPr="003255E2">
        <w:t xml:space="preserve"> Inferior frontal </w:t>
      </w:r>
      <w:proofErr w:type="spellStart"/>
      <w:r w:rsidRPr="003255E2">
        <w:t>gyrus</w:t>
      </w:r>
      <w:proofErr w:type="spellEnd"/>
      <w:r w:rsidR="00EB1E38">
        <w:t>,</w:t>
      </w:r>
      <w:r w:rsidRPr="003255E2">
        <w:t xml:space="preserve"> </w:t>
      </w:r>
      <w:proofErr w:type="spellStart"/>
      <w:r w:rsidRPr="00EB1E38">
        <w:rPr>
          <w:i/>
        </w:rPr>
        <w:t>tDCS</w:t>
      </w:r>
      <w:proofErr w:type="spellEnd"/>
      <w:r w:rsidRPr="003255E2">
        <w:t xml:space="preserve"> </w:t>
      </w:r>
      <w:proofErr w:type="spellStart"/>
      <w:r w:rsidRPr="003255E2">
        <w:t>transcra</w:t>
      </w:r>
      <w:r w:rsidR="00EB1E38">
        <w:t>nial</w:t>
      </w:r>
      <w:proofErr w:type="spellEnd"/>
      <w:r w:rsidR="00EB1E38">
        <w:t xml:space="preserve"> Direct Current Stimulation</w:t>
      </w:r>
      <w:bookmarkStart w:id="0" w:name="_GoBack"/>
      <w:bookmarkEnd w:id="0"/>
    </w:p>
    <w:p w:rsidR="00915EA6" w:rsidRPr="0030490C" w:rsidRDefault="00915EA6" w:rsidP="00915EA6"/>
    <w:p w:rsidR="00014B7F" w:rsidRDefault="00014B7F"/>
    <w:sectPr w:rsidR="00014B7F" w:rsidSect="006B1E54">
      <w:pgSz w:w="16838" w:h="11906" w:orient="landscape"/>
      <w:pgMar w:top="1417" w:right="1417" w:bottom="1417" w:left="1134" w:header="708" w:footer="708" w:gutter="0"/>
      <w:cols w:space="284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15EA6"/>
    <w:rsid w:val="00014B7F"/>
    <w:rsid w:val="00057421"/>
    <w:rsid w:val="000929EE"/>
    <w:rsid w:val="000F5D04"/>
    <w:rsid w:val="00145501"/>
    <w:rsid w:val="001C523E"/>
    <w:rsid w:val="001E4857"/>
    <w:rsid w:val="002041F0"/>
    <w:rsid w:val="002D4C33"/>
    <w:rsid w:val="003D5414"/>
    <w:rsid w:val="00475BF1"/>
    <w:rsid w:val="00477682"/>
    <w:rsid w:val="004A275B"/>
    <w:rsid w:val="004C30A4"/>
    <w:rsid w:val="005F7F1D"/>
    <w:rsid w:val="00601402"/>
    <w:rsid w:val="006B35EF"/>
    <w:rsid w:val="006D0B2B"/>
    <w:rsid w:val="00731A59"/>
    <w:rsid w:val="00750F49"/>
    <w:rsid w:val="007D6118"/>
    <w:rsid w:val="00892AEC"/>
    <w:rsid w:val="008F6910"/>
    <w:rsid w:val="00915EA6"/>
    <w:rsid w:val="009479DA"/>
    <w:rsid w:val="00967F55"/>
    <w:rsid w:val="009C236D"/>
    <w:rsid w:val="009D5549"/>
    <w:rsid w:val="009E2DD4"/>
    <w:rsid w:val="00A011F9"/>
    <w:rsid w:val="00A123DD"/>
    <w:rsid w:val="00A30704"/>
    <w:rsid w:val="00B90E5A"/>
    <w:rsid w:val="00BD5C1D"/>
    <w:rsid w:val="00BE5FF2"/>
    <w:rsid w:val="00C106A7"/>
    <w:rsid w:val="00C27891"/>
    <w:rsid w:val="00C343D7"/>
    <w:rsid w:val="00C462E9"/>
    <w:rsid w:val="00C87AF9"/>
    <w:rsid w:val="00C9524D"/>
    <w:rsid w:val="00CA104E"/>
    <w:rsid w:val="00CA60FF"/>
    <w:rsid w:val="00CF282E"/>
    <w:rsid w:val="00D15D4D"/>
    <w:rsid w:val="00D24309"/>
    <w:rsid w:val="00D4256A"/>
    <w:rsid w:val="00D44280"/>
    <w:rsid w:val="00D87ED9"/>
    <w:rsid w:val="00DE4D03"/>
    <w:rsid w:val="00E062C6"/>
    <w:rsid w:val="00E82FD7"/>
    <w:rsid w:val="00EB1E38"/>
    <w:rsid w:val="00FB0A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D872AE9-EA44-47DB-AF60-7E0542C7DF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Schrift"/>
    <w:qFormat/>
    <w:rsid w:val="00915EA6"/>
    <w:pPr>
      <w:autoSpaceDE w:val="0"/>
      <w:autoSpaceDN w:val="0"/>
      <w:adjustRightInd w:val="0"/>
      <w:spacing w:after="120" w:line="360" w:lineRule="auto"/>
      <w:jc w:val="both"/>
    </w:pPr>
    <w:rPr>
      <w:rFonts w:ascii="Times New Roman" w:hAnsi="Times New Roman" w:cs="Segoe UI"/>
      <w:sz w:val="20"/>
      <w:szCs w:val="18"/>
    </w:rPr>
  </w:style>
  <w:style w:type="paragraph" w:styleId="Heading1">
    <w:name w:val="heading 1"/>
    <w:basedOn w:val="Normal"/>
    <w:next w:val="Normal"/>
    <w:link w:val="Heading1Char"/>
    <w:uiPriority w:val="9"/>
    <w:qFormat/>
    <w:rsid w:val="00915EA6"/>
    <w:pPr>
      <w:keepNext/>
      <w:keepLines/>
      <w:spacing w:before="240" w:after="0"/>
      <w:outlineLvl w:val="0"/>
    </w:pPr>
    <w:rPr>
      <w:rFonts w:eastAsiaTheme="majorEastAsia" w:cstheme="majorBidi"/>
      <w:b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15EA6"/>
    <w:rPr>
      <w:rFonts w:ascii="Times New Roman" w:eastAsiaTheme="majorEastAsia" w:hAnsi="Times New Roman" w:cstheme="majorBidi"/>
      <w:b/>
      <w:sz w:val="24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915EA6"/>
    <w:pPr>
      <w:autoSpaceDE/>
      <w:autoSpaceDN/>
      <w:adjustRightInd/>
      <w:spacing w:after="200"/>
    </w:pPr>
    <w:rPr>
      <w:rFonts w:ascii="Arial" w:hAnsi="Arial" w:cstheme="minorBidi"/>
      <w:b/>
      <w:iCs/>
      <w:sz w:val="16"/>
      <w:lang w:val="en-GB"/>
    </w:rPr>
  </w:style>
  <w:style w:type="paragraph" w:customStyle="1" w:styleId="InformationalText">
    <w:name w:val="Informational_Text"/>
    <w:basedOn w:val="Normal"/>
    <w:link w:val="InformationalTextZchn"/>
    <w:qFormat/>
    <w:rsid w:val="00915EA6"/>
    <w:pPr>
      <w:spacing w:after="0"/>
    </w:pPr>
    <w:rPr>
      <w:sz w:val="16"/>
    </w:rPr>
  </w:style>
  <w:style w:type="character" w:customStyle="1" w:styleId="InformationalTextZchn">
    <w:name w:val="Informational_Text Zchn"/>
    <w:basedOn w:val="DefaultParagraphFont"/>
    <w:link w:val="InformationalText"/>
    <w:rsid w:val="00915EA6"/>
    <w:rPr>
      <w:rFonts w:ascii="Times New Roman" w:hAnsi="Times New Roman" w:cs="Segoe UI"/>
      <w:sz w:val="16"/>
      <w:szCs w:val="18"/>
    </w:rPr>
  </w:style>
  <w:style w:type="table" w:styleId="PlainTable2">
    <w:name w:val="Plain Table 2"/>
    <w:basedOn w:val="TableNormal"/>
    <w:uiPriority w:val="42"/>
    <w:rsid w:val="00915EA6"/>
    <w:pPr>
      <w:spacing w:after="0" w:line="240" w:lineRule="auto"/>
    </w:pPr>
    <w:rPr>
      <w:lang w:val="de-D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glossaryDocument" Target="glossary/document.xml"/><Relationship Id="rId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C0553B5E5F634FB1951F638BC5121DE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AC775F-8D49-4205-995C-ED6813B98DAF}"/>
      </w:docPartPr>
      <w:docPartBody>
        <w:p w:rsidR="00391128" w:rsidRDefault="00ED3F9B" w:rsidP="00ED3F9B">
          <w:pPr>
            <w:pStyle w:val="C0553B5E5F634FB1951F638BC5121DE8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902FAE4435BF494F8351B66AD39510D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E47F5-C06F-453A-8007-3CE8EC93E493}"/>
      </w:docPartPr>
      <w:docPartBody>
        <w:p w:rsidR="00391128" w:rsidRDefault="00ED3F9B" w:rsidP="00ED3F9B">
          <w:pPr>
            <w:pStyle w:val="902FAE4435BF494F8351B66AD39510DE"/>
          </w:pPr>
          <w:r w:rsidRPr="00864EF3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D2639C6D6994464B92022C88EB70E0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81D8942-88FC-4E80-B2A5-98B9ED11DF8E}"/>
      </w:docPartPr>
      <w:docPartBody>
        <w:p w:rsidR="00391128" w:rsidRDefault="00ED3F9B" w:rsidP="00ED3F9B">
          <w:pPr>
            <w:pStyle w:val="D2639C6D6994464B92022C88EB70E056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81F893AF2CEB4903A8D37559BCB93D7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26AFFA9-36F4-4DA0-AF8D-765B746505CC}"/>
      </w:docPartPr>
      <w:docPartBody>
        <w:p w:rsidR="00391128" w:rsidRDefault="00ED3F9B" w:rsidP="00ED3F9B">
          <w:pPr>
            <w:pStyle w:val="81F893AF2CEB4903A8D37559BCB93D72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3FE3E7D5A5A34F7BA31C4FC05C4DCD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DCA43D-30FF-4E72-85B3-C916F84A24CB}"/>
      </w:docPartPr>
      <w:docPartBody>
        <w:p w:rsidR="00391128" w:rsidRDefault="00ED3F9B" w:rsidP="00ED3F9B">
          <w:pPr>
            <w:pStyle w:val="3FE3E7D5A5A34F7BA31C4FC05C4DCDEB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5DC33CBAA03442B2921F6827870ED8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3DCADB-F74D-46B8-A90E-5D374751352A}"/>
      </w:docPartPr>
      <w:docPartBody>
        <w:p w:rsidR="00391128" w:rsidRDefault="00ED3F9B" w:rsidP="00ED3F9B">
          <w:pPr>
            <w:pStyle w:val="5DC33CBAA03442B2921F6827870ED856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9B44ECABCD5F44C9947E37FE371D437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A15B35-BDC5-4876-AFC7-C27FD4FACF6D}"/>
      </w:docPartPr>
      <w:docPartBody>
        <w:p w:rsidR="00391128" w:rsidRDefault="00ED3F9B" w:rsidP="00ED3F9B">
          <w:pPr>
            <w:pStyle w:val="9B44ECABCD5F44C9947E37FE371D437B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5851E276C7084CE491B7B7A547752C9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86BCCA-2F0B-48B4-81D4-83A94224B2E2}"/>
      </w:docPartPr>
      <w:docPartBody>
        <w:p w:rsidR="00391128" w:rsidRDefault="00ED3F9B" w:rsidP="00ED3F9B">
          <w:pPr>
            <w:pStyle w:val="5851E276C7084CE491B7B7A547752C90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DF48BAC01C844845A30C6338109EB60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825FD7D-5933-445F-AD82-24785B08DE05}"/>
      </w:docPartPr>
      <w:docPartBody>
        <w:p w:rsidR="00391128" w:rsidRDefault="00ED3F9B" w:rsidP="00ED3F9B">
          <w:pPr>
            <w:pStyle w:val="DF48BAC01C844845A30C6338109EB60E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A91726B5B88B45FAAAB4D922ADA457D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5CB44D7-CBB6-4B4F-BD3F-3673E1D99207}"/>
      </w:docPartPr>
      <w:docPartBody>
        <w:p w:rsidR="00391128" w:rsidRDefault="00ED3F9B" w:rsidP="00ED3F9B">
          <w:pPr>
            <w:pStyle w:val="A91726B5B88B45FAAAB4D922ADA457DA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A3872A27E0D543E6950EAAF7B5768FE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1FA6CBE-07F0-442A-BF78-CF719271F7D3}"/>
      </w:docPartPr>
      <w:docPartBody>
        <w:p w:rsidR="00391128" w:rsidRDefault="00ED3F9B" w:rsidP="00ED3F9B">
          <w:pPr>
            <w:pStyle w:val="A3872A27E0D543E6950EAAF7B5768FE3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5176923984884E219783BB92FB3FCFE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0AEDBCF-17A9-4AC2-A94A-157A50EE6E71}"/>
      </w:docPartPr>
      <w:docPartBody>
        <w:p w:rsidR="00391128" w:rsidRDefault="00ED3F9B" w:rsidP="00ED3F9B">
          <w:pPr>
            <w:pStyle w:val="5176923984884E219783BB92FB3FCFE8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7903E5B604CE404EA3B5738BAB8F557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4C99C4D-B6F2-4FA5-B4AE-0BED53DB9BCE}"/>
      </w:docPartPr>
      <w:docPartBody>
        <w:p w:rsidR="00391128" w:rsidRDefault="00ED3F9B" w:rsidP="00ED3F9B">
          <w:pPr>
            <w:pStyle w:val="7903E5B604CE404EA3B5738BAB8F5570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9D5B0AE5410740A59DBF8BC1BA90D3B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7A0686D-D587-45C4-B4A6-2B4F6BB8D729}"/>
      </w:docPartPr>
      <w:docPartBody>
        <w:p w:rsidR="00391128" w:rsidRDefault="00ED3F9B" w:rsidP="00ED3F9B">
          <w:pPr>
            <w:pStyle w:val="9D5B0AE5410740A59DBF8BC1BA90D3B8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677D117663954904ADE82E2C3C7BAD3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F234FD-11DD-4A43-884F-C20A8484F022}"/>
      </w:docPartPr>
      <w:docPartBody>
        <w:p w:rsidR="00391128" w:rsidRDefault="00ED3F9B" w:rsidP="00ED3F9B">
          <w:pPr>
            <w:pStyle w:val="677D117663954904ADE82E2C3C7BAD37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DAE8DD3298324A929BD5443CD84BCFC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1A95673-CD58-437B-8B01-0B19498E2EA8}"/>
      </w:docPartPr>
      <w:docPartBody>
        <w:p w:rsidR="00391128" w:rsidRDefault="00ED3F9B" w:rsidP="00ED3F9B">
          <w:pPr>
            <w:pStyle w:val="DAE8DD3298324A929BD5443CD84BCFC1"/>
          </w:pPr>
          <w:r w:rsidRPr="00046ACE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8D2AC35BB84440F0B1E2EFD068B134E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F104C8E-573E-4833-8E51-14CD741BAC56}"/>
      </w:docPartPr>
      <w:docPartBody>
        <w:p w:rsidR="00391128" w:rsidRDefault="00ED3F9B" w:rsidP="00ED3F9B">
          <w:pPr>
            <w:pStyle w:val="8D2AC35BB84440F0B1E2EFD068B134E6"/>
          </w:pPr>
          <w:r w:rsidRPr="008658C2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880C1C7AAEE94F4DB36429CEDE23C82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2D999F5-0790-46CF-9C6F-EA15084DD309}"/>
      </w:docPartPr>
      <w:docPartBody>
        <w:p w:rsidR="00391128" w:rsidRDefault="00ED3F9B" w:rsidP="00ED3F9B">
          <w:pPr>
            <w:pStyle w:val="880C1C7AAEE94F4DB36429CEDE23C82C"/>
          </w:pPr>
          <w:r w:rsidRPr="00864EF3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B7A392DCE78546C18CB808D60CD3B95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2FBC6F4-F326-4E82-BE34-7CFFDDE7F72B}"/>
      </w:docPartPr>
      <w:docPartBody>
        <w:p w:rsidR="00391128" w:rsidRDefault="00ED3F9B" w:rsidP="00ED3F9B">
          <w:pPr>
            <w:pStyle w:val="B7A392DCE78546C18CB808D60CD3B95D"/>
          </w:pPr>
          <w:r w:rsidRPr="008658C2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A974B38DD8EE47ECB6ADC78ADBA9ECA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49409F-F903-4C23-BA2D-B2F6A2A7CD72}"/>
      </w:docPartPr>
      <w:docPartBody>
        <w:p w:rsidR="00391128" w:rsidRDefault="00ED3F9B" w:rsidP="00ED3F9B">
          <w:pPr>
            <w:pStyle w:val="A974B38DD8EE47ECB6ADC78ADBA9ECA8"/>
          </w:pPr>
          <w:r w:rsidRPr="00864EF3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46B05C8FD02E40149A71BF187C9DC3F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F8D3CCF-9288-4CB5-8B39-FF2CF84FCFE1}"/>
      </w:docPartPr>
      <w:docPartBody>
        <w:p w:rsidR="00391128" w:rsidRDefault="00ED3F9B" w:rsidP="00ED3F9B">
          <w:pPr>
            <w:pStyle w:val="46B05C8FD02E40149A71BF187C9DC3FD"/>
          </w:pPr>
          <w:r w:rsidRPr="00864EF3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D3F9B"/>
    <w:rsid w:val="00391128"/>
    <w:rsid w:val="00A43527"/>
    <w:rsid w:val="00D51D8A"/>
    <w:rsid w:val="00ED3F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D3F9B"/>
    <w:rPr>
      <w:color w:val="808080"/>
    </w:rPr>
  </w:style>
  <w:style w:type="paragraph" w:customStyle="1" w:styleId="C0553B5E5F634FB1951F638BC5121DE8">
    <w:name w:val="C0553B5E5F634FB1951F638BC5121DE8"/>
    <w:rsid w:val="00ED3F9B"/>
  </w:style>
  <w:style w:type="paragraph" w:customStyle="1" w:styleId="902FAE4435BF494F8351B66AD39510DE">
    <w:name w:val="902FAE4435BF494F8351B66AD39510DE"/>
    <w:rsid w:val="00ED3F9B"/>
  </w:style>
  <w:style w:type="paragraph" w:customStyle="1" w:styleId="D2639C6D6994464B92022C88EB70E056">
    <w:name w:val="D2639C6D6994464B92022C88EB70E056"/>
    <w:rsid w:val="00ED3F9B"/>
  </w:style>
  <w:style w:type="paragraph" w:customStyle="1" w:styleId="81F893AF2CEB4903A8D37559BCB93D72">
    <w:name w:val="81F893AF2CEB4903A8D37559BCB93D72"/>
    <w:rsid w:val="00ED3F9B"/>
  </w:style>
  <w:style w:type="paragraph" w:customStyle="1" w:styleId="3FE3E7D5A5A34F7BA31C4FC05C4DCDEB">
    <w:name w:val="3FE3E7D5A5A34F7BA31C4FC05C4DCDEB"/>
    <w:rsid w:val="00ED3F9B"/>
  </w:style>
  <w:style w:type="paragraph" w:customStyle="1" w:styleId="5DC33CBAA03442B2921F6827870ED856">
    <w:name w:val="5DC33CBAA03442B2921F6827870ED856"/>
    <w:rsid w:val="00ED3F9B"/>
  </w:style>
  <w:style w:type="paragraph" w:customStyle="1" w:styleId="9B44ECABCD5F44C9947E37FE371D437B">
    <w:name w:val="9B44ECABCD5F44C9947E37FE371D437B"/>
    <w:rsid w:val="00ED3F9B"/>
  </w:style>
  <w:style w:type="paragraph" w:customStyle="1" w:styleId="5851E276C7084CE491B7B7A547752C90">
    <w:name w:val="5851E276C7084CE491B7B7A547752C90"/>
    <w:rsid w:val="00ED3F9B"/>
  </w:style>
  <w:style w:type="paragraph" w:customStyle="1" w:styleId="DF48BAC01C844845A30C6338109EB60E">
    <w:name w:val="DF48BAC01C844845A30C6338109EB60E"/>
    <w:rsid w:val="00ED3F9B"/>
  </w:style>
  <w:style w:type="paragraph" w:customStyle="1" w:styleId="A91726B5B88B45FAAAB4D922ADA457DA">
    <w:name w:val="A91726B5B88B45FAAAB4D922ADA457DA"/>
    <w:rsid w:val="00ED3F9B"/>
  </w:style>
  <w:style w:type="paragraph" w:customStyle="1" w:styleId="A3872A27E0D543E6950EAAF7B5768FE3">
    <w:name w:val="A3872A27E0D543E6950EAAF7B5768FE3"/>
    <w:rsid w:val="00ED3F9B"/>
  </w:style>
  <w:style w:type="paragraph" w:customStyle="1" w:styleId="5176923984884E219783BB92FB3FCFE8">
    <w:name w:val="5176923984884E219783BB92FB3FCFE8"/>
    <w:rsid w:val="00ED3F9B"/>
  </w:style>
  <w:style w:type="paragraph" w:customStyle="1" w:styleId="7903E5B604CE404EA3B5738BAB8F5570">
    <w:name w:val="7903E5B604CE404EA3B5738BAB8F5570"/>
    <w:rsid w:val="00ED3F9B"/>
  </w:style>
  <w:style w:type="paragraph" w:customStyle="1" w:styleId="9D5B0AE5410740A59DBF8BC1BA90D3B8">
    <w:name w:val="9D5B0AE5410740A59DBF8BC1BA90D3B8"/>
    <w:rsid w:val="00ED3F9B"/>
  </w:style>
  <w:style w:type="paragraph" w:customStyle="1" w:styleId="677D117663954904ADE82E2C3C7BAD37">
    <w:name w:val="677D117663954904ADE82E2C3C7BAD37"/>
    <w:rsid w:val="00ED3F9B"/>
  </w:style>
  <w:style w:type="paragraph" w:customStyle="1" w:styleId="DAE8DD3298324A929BD5443CD84BCFC1">
    <w:name w:val="DAE8DD3298324A929BD5443CD84BCFC1"/>
    <w:rsid w:val="00ED3F9B"/>
  </w:style>
  <w:style w:type="paragraph" w:customStyle="1" w:styleId="8D2AC35BB84440F0B1E2EFD068B134E6">
    <w:name w:val="8D2AC35BB84440F0B1E2EFD068B134E6"/>
    <w:rsid w:val="00ED3F9B"/>
  </w:style>
  <w:style w:type="paragraph" w:customStyle="1" w:styleId="880C1C7AAEE94F4DB36429CEDE23C82C">
    <w:name w:val="880C1C7AAEE94F4DB36429CEDE23C82C"/>
    <w:rsid w:val="00ED3F9B"/>
  </w:style>
  <w:style w:type="paragraph" w:customStyle="1" w:styleId="B7A392DCE78546C18CB808D60CD3B95D">
    <w:name w:val="B7A392DCE78546C18CB808D60CD3B95D"/>
    <w:rsid w:val="00ED3F9B"/>
  </w:style>
  <w:style w:type="paragraph" w:customStyle="1" w:styleId="A974B38DD8EE47ECB6ADC78ADBA9ECA8">
    <w:name w:val="A974B38DD8EE47ECB6ADC78ADBA9ECA8"/>
    <w:rsid w:val="00ED3F9B"/>
  </w:style>
  <w:style w:type="paragraph" w:customStyle="1" w:styleId="46B05C8FD02E40149A71BF187C9DC3FD">
    <w:name w:val="46B05C8FD02E40149A71BF187C9DC3FD"/>
    <w:rsid w:val="00ED3F9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38405</Words>
  <Characters>218912</Characters>
  <Application>Microsoft Office Word</Application>
  <DocSecurity>0</DocSecurity>
  <Lines>1824</Lines>
  <Paragraphs>5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8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hundel Pechada</dc:creator>
  <cp:keywords/>
  <dc:description/>
  <cp:lastModifiedBy>Rhundel Pechada</cp:lastModifiedBy>
  <cp:revision>2</cp:revision>
  <dcterms:created xsi:type="dcterms:W3CDTF">2021-11-22T04:05:00Z</dcterms:created>
  <dcterms:modified xsi:type="dcterms:W3CDTF">2021-11-22T05:18:00Z</dcterms:modified>
</cp:coreProperties>
</file>